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280535507"/>
        <w:docPartObj>
          <w:docPartGallery w:val="Cover Pages"/>
          <w:docPartUnique/>
        </w:docPartObj>
      </w:sdtPr>
      <w:sdtEndPr>
        <w:rPr>
          <w:b/>
        </w:rPr>
      </w:sdtEndPr>
      <w:sdtContent>
        <w:p w14:paraId="086FB224" w14:textId="327B7524" w:rsidR="00E867EF" w:rsidRDefault="000519D5">
          <w:r>
            <w:rPr>
              <w:noProof/>
            </w:rPr>
            <mc:AlternateContent>
              <mc:Choice Requires="wps">
                <w:drawing>
                  <wp:anchor distT="0" distB="0" distL="114300" distR="114300" simplePos="0" relativeHeight="251659264" behindDoc="1" locked="0" layoutInCell="1" allowOverlap="0" wp14:anchorId="4011C94C" wp14:editId="6D8EB1FA">
                    <wp:simplePos x="0" y="0"/>
                    <wp:positionH relativeFrom="page">
                      <wp:align>center</wp:align>
                    </wp:positionH>
                    <wp:positionV relativeFrom="page">
                      <wp:align>center</wp:align>
                    </wp:positionV>
                    <wp:extent cx="6858000" cy="9144000"/>
                    <wp:effectExtent l="0" t="0" r="0" b="0"/>
                    <wp:wrapNone/>
                    <wp:docPr id="1" name="Text Box 2" descr="Cover page layout"/>
                    <wp:cNvGraphicFramePr/>
                    <a:graphic xmlns:a="http://schemas.openxmlformats.org/drawingml/2006/main">
                      <a:graphicData uri="http://schemas.microsoft.com/office/word/2010/wordprocessingShape">
                        <wps:wsp>
                          <wps:cNvSpPr txBox="1"/>
                          <wps:spPr>
                            <a:xfrm>
                              <a:off x="0" y="0"/>
                              <a:ext cx="6858000" cy="91440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layout"/>
                                </w:tblPr>
                                <w:tblGrid>
                                  <w:gridCol w:w="10805"/>
                                </w:tblGrid>
                                <w:tr w:rsidR="007C5A36" w14:paraId="09227AB4" w14:textId="77777777" w:rsidTr="00C44F11">
                                  <w:trPr>
                                    <w:trHeight w:hRule="exact" w:val="9000"/>
                                  </w:trPr>
                                  <w:tc>
                                    <w:tcPr>
                                      <w:tcW w:w="9350" w:type="dxa"/>
                                    </w:tcPr>
                                    <w:p w14:paraId="0C1B29E2" w14:textId="3EE6979A" w:rsidR="00E867EF" w:rsidRDefault="00C44F11">
                                      <w:r>
                                        <w:rPr>
                                          <w:noProof/>
                                        </w:rPr>
                                        <w:drawing>
                                          <wp:inline distT="0" distB="0" distL="0" distR="0" wp14:anchorId="2F52BA40" wp14:editId="157A2E13">
                                            <wp:extent cx="6852601" cy="5715000"/>
                                            <wp:effectExtent l="0" t="0" r="5715" b="0"/>
                                            <wp:docPr id="2089548202"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2">
                                                      <a:extLst>
                                                        <a:ext uri="{BEBA8EAE-BF5A-486C-A8C5-ECC9F3942E4B}">
                                                          <a14:imgProps xmlns:a14="http://schemas.microsoft.com/office/drawing/2010/main">
                                                            <a14:imgLayer r:embed="rId13">
                                                              <a14:imgEffect>
                                                                <a14:brightnessContrast bright="-15000" contrast="5000"/>
                                                              </a14:imgEffect>
                                                            </a14:imgLayer>
                                                          </a14:imgProps>
                                                        </a:ext>
                                                        <a:ext uri="{28A0092B-C50C-407E-A947-70E740481C1C}">
                                                          <a14:useLocalDpi xmlns:a14="http://schemas.microsoft.com/office/drawing/2010/main" val="0"/>
                                                        </a:ext>
                                                      </a:extLst>
                                                    </a:blip>
                                                    <a:srcRect l="11501" t="1313" r="29306" b="25058"/>
                                                    <a:stretch/>
                                                  </pic:blipFill>
                                                  <pic:spPr bwMode="auto">
                                                    <a:xfrm>
                                                      <a:off x="0" y="0"/>
                                                      <a:ext cx="6878135" cy="5736295"/>
                                                    </a:xfrm>
                                                    <a:prstGeom prst="rect">
                                                      <a:avLst/>
                                                    </a:prstGeom>
                                                    <a:ln>
                                                      <a:noFill/>
                                                    </a:ln>
                                                    <a:extLst>
                                                      <a:ext uri="{53640926-AAD7-44D8-BBD7-CCE9431645EC}">
                                                        <a14:shadowObscured xmlns:a14="http://schemas.microsoft.com/office/drawing/2010/main"/>
                                                      </a:ext>
                                                    </a:extLst>
                                                  </pic:spPr>
                                                </pic:pic>
                                              </a:graphicData>
                                            </a:graphic>
                                          </wp:inline>
                                        </w:drawing>
                                      </w:r>
                                    </w:p>
                                  </w:tc>
                                </w:tr>
                                <w:tr w:rsidR="00C44F11" w14:paraId="7C4DA6FC" w14:textId="77777777" w:rsidTr="00C44F11">
                                  <w:trPr>
                                    <w:trHeight w:hRule="exact" w:val="360"/>
                                  </w:trPr>
                                  <w:tc>
                                    <w:tcPr>
                                      <w:tcW w:w="9350" w:type="dxa"/>
                                      <w:shd w:val="clear" w:color="auto" w:fill="FFFFFF" w:themeFill="background1"/>
                                      <w:vAlign w:val="center"/>
                                    </w:tcPr>
                                    <w:p w14:paraId="22FA6DA9" w14:textId="05D39260" w:rsidR="00C44F11" w:rsidRPr="00F46B5B" w:rsidRDefault="00C44F11" w:rsidP="00C44F11">
                                      <w:pPr>
                                        <w:jc w:val="right"/>
                                        <w:rPr>
                                          <w:sz w:val="22"/>
                                        </w:rPr>
                                      </w:pPr>
                                      <w:r w:rsidRPr="00F46B5B">
                                        <w:rPr>
                                          <w:sz w:val="22"/>
                                        </w:rPr>
                                        <w:t xml:space="preserve">Source: </w:t>
                                      </w:r>
                                      <w:r w:rsidRPr="00F46B5B">
                                        <w:rPr>
                                          <w:sz w:val="22"/>
                                        </w:rPr>
                                        <w:t>https://www.flickr.com/photos/86078640@N00/2501012436</w:t>
                                      </w:r>
                                    </w:p>
                                  </w:tc>
                                </w:tr>
                                <w:tr w:rsidR="007C5A36" w14:paraId="51DE67A4" w14:textId="77777777" w:rsidTr="00C44F11">
                                  <w:trPr>
                                    <w:trHeight w:hRule="exact" w:val="4320"/>
                                  </w:trPr>
                                  <w:tc>
                                    <w:tcPr>
                                      <w:tcW w:w="9350" w:type="dxa"/>
                                      <w:shd w:val="clear" w:color="auto" w:fill="FFFFFF" w:themeFill="background1"/>
                                      <w:vAlign w:val="center"/>
                                    </w:tcPr>
                                    <w:p w14:paraId="0AC9F654" w14:textId="61F09CF0" w:rsidR="00E867EF" w:rsidRPr="00C44F11" w:rsidRDefault="00E867EF" w:rsidP="00E9555B">
                                      <w:pPr>
                                        <w:pStyle w:val="NoSpacing"/>
                                        <w:spacing w:before="200" w:line="216" w:lineRule="auto"/>
                                        <w:ind w:left="720" w:right="720"/>
                                        <w:rPr>
                                          <w:rFonts w:asciiTheme="majorHAnsi" w:hAnsiTheme="majorHAnsi"/>
                                          <w:sz w:val="96"/>
                                          <w:szCs w:val="96"/>
                                        </w:rPr>
                                      </w:pPr>
                                      <w:sdt>
                                        <w:sdtPr>
                                          <w:rPr>
                                            <w:rFonts w:asciiTheme="majorHAnsi" w:hAnsiTheme="majorHAnsi"/>
                                            <w:sz w:val="96"/>
                                            <w:szCs w:val="96"/>
                                          </w:rPr>
                                          <w:alias w:val="Title"/>
                                          <w:tag w:val=""/>
                                          <w:id w:val="739824258"/>
                                          <w:placeholder>
                                            <w:docPart w:val="70AA3FD8DE6F4A3AAB5FD53BBB1FC954"/>
                                          </w:placeholder>
                                          <w:dataBinding w:prefixMappings="xmlns:ns0='http://purl.org/dc/elements/1.1/' xmlns:ns1='http://schemas.openxmlformats.org/package/2006/metadata/core-properties' " w:xpath="/ns1:coreProperties[1]/ns0:title[1]" w:storeItemID="{6C3C8BC8-F283-45AE-878A-BAB7291924A1}"/>
                                          <w:text/>
                                        </w:sdtPr>
                                        <w:sdtContent>
                                          <w:r w:rsidRPr="00C44F11">
                                            <w:rPr>
                                              <w:rFonts w:asciiTheme="majorHAnsi" w:hAnsiTheme="majorHAnsi"/>
                                              <w:sz w:val="96"/>
                                              <w:szCs w:val="96"/>
                                            </w:rPr>
                                            <w:t>Laboratory Testing Methods for Improving Vehicle Performance</w:t>
                                          </w:r>
                                        </w:sdtContent>
                                      </w:sdt>
                                    </w:p>
                                    <w:p w14:paraId="00FBAB11" w14:textId="6376D1A5" w:rsidR="00E867EF" w:rsidRDefault="00E867EF">
                                      <w:pPr>
                                        <w:pStyle w:val="NoSpacing"/>
                                        <w:spacing w:before="240"/>
                                        <w:ind w:left="720" w:right="720"/>
                                        <w:rPr>
                                          <w:color w:val="FFFFFF" w:themeColor="background1"/>
                                          <w:sz w:val="32"/>
                                          <w:szCs w:val="32"/>
                                        </w:rPr>
                                      </w:pPr>
                                    </w:p>
                                  </w:tc>
                                </w:tr>
                                <w:tr w:rsidR="007C5A36" w14:paraId="400FC08C" w14:textId="77777777">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601"/>
                                        <w:gridCol w:w="3602"/>
                                        <w:gridCol w:w="3602"/>
                                      </w:tblGrid>
                                      <w:tr w:rsidR="00C44F11" w14:paraId="42CF0397" w14:textId="77777777" w:rsidTr="00884D99">
                                        <w:trPr>
                                          <w:trHeight w:hRule="exact" w:val="720"/>
                                        </w:trPr>
                                        <w:tc>
                                          <w:tcPr>
                                            <w:tcW w:w="3590" w:type="dxa"/>
                                            <w:shd w:val="clear" w:color="auto" w:fill="8E0000"/>
                                            <w:vAlign w:val="center"/>
                                          </w:tcPr>
                                          <w:p w14:paraId="5C3AEED2" w14:textId="256E1852" w:rsidR="00E867EF" w:rsidRDefault="00E867EF">
                                            <w:pPr>
                                              <w:pStyle w:val="NoSpacing"/>
                                              <w:ind w:left="720" w:right="144"/>
                                              <w:rPr>
                                                <w:color w:val="FFFFFF" w:themeColor="background1"/>
                                              </w:rPr>
                                            </w:pPr>
                                            <w:sdt>
                                              <w:sdtPr>
                                                <w:rPr>
                                                  <w:color w:val="FFFFFF" w:themeColor="background1"/>
                                                </w:rPr>
                                                <w:alias w:val="Author"/>
                                                <w:tag w:val=""/>
                                                <w:id w:val="942812742"/>
                                                <w:placeholder>
                                                  <w:docPart w:val="56D68564EF964A60A9A905CC423D7A54"/>
                                                </w:placeholder>
                                                <w:dataBinding w:prefixMappings="xmlns:ns0='http://purl.org/dc/elements/1.1/' xmlns:ns1='http://schemas.openxmlformats.org/package/2006/metadata/core-properties' " w:xpath="/ns1:coreProperties[1]/ns0:creator[1]" w:storeItemID="{6C3C8BC8-F283-45AE-878A-BAB7291924A1}"/>
                                                <w:text/>
                                              </w:sdtPr>
                                              <w:sdtContent>
                                                <w:r>
                                                  <w:rPr>
                                                    <w:color w:val="FFFFFF" w:themeColor="background1"/>
                                                  </w:rPr>
                                                  <w:t>Jakob Werle</w:t>
                                                </w:r>
                                              </w:sdtContent>
                                            </w:sdt>
                                          </w:p>
                                        </w:tc>
                                        <w:tc>
                                          <w:tcPr>
                                            <w:tcW w:w="3591" w:type="dxa"/>
                                            <w:shd w:val="clear" w:color="auto" w:fill="8E0000"/>
                                            <w:vAlign w:val="center"/>
                                          </w:tcPr>
                                          <w:sdt>
                                            <w:sdtPr>
                                              <w:rPr>
                                                <w:color w:val="FFFFFF" w:themeColor="background1"/>
                                              </w:rPr>
                                              <w:alias w:val="Date"/>
                                              <w:tag w:val=""/>
                                              <w:id w:val="748164578"/>
                                              <w:placeholder>
                                                <w:docPart w:val="D4FE652F46F34BFF8CD5B87E50F652F2"/>
                                              </w:placeholder>
                                              <w:dataBinding w:prefixMappings="xmlns:ns0='http://schemas.microsoft.com/office/2006/coverPageProps' " w:xpath="/ns0:CoverPageProperties[1]/ns0:PublishDate[1]" w:storeItemID="{55AF091B-3C7A-41E3-B477-F2FDAA23CFDA}"/>
                                              <w:date>
                                                <w:dateFormat w:val="M/d/yy"/>
                                                <w:lid w:val="en-US"/>
                                                <w:storeMappedDataAs w:val="dateTime"/>
                                                <w:calendar w:val="gregorian"/>
                                              </w:date>
                                            </w:sdtPr>
                                            <w:sdtContent>
                                              <w:p w14:paraId="5BE8D756" w14:textId="5E636F1B" w:rsidR="00E867EF" w:rsidRDefault="00E867EF">
                                                <w:pPr>
                                                  <w:pStyle w:val="NoSpacing"/>
                                                  <w:ind w:left="144" w:right="144"/>
                                                  <w:jc w:val="center"/>
                                                  <w:rPr>
                                                    <w:color w:val="FFFFFF" w:themeColor="background1"/>
                                                  </w:rPr>
                                                </w:pPr>
                                                <w:r>
                                                  <w:rPr>
                                                    <w:color w:val="FFFFFF" w:themeColor="background1"/>
                                                  </w:rPr>
                                                  <w:t>Fall 2023</w:t>
                                                </w:r>
                                              </w:p>
                                            </w:sdtContent>
                                          </w:sdt>
                                        </w:tc>
                                        <w:sdt>
                                          <w:sdtPr>
                                            <w:rPr>
                                              <w:color w:val="FFFFFF" w:themeColor="background1"/>
                                            </w:rPr>
                                            <w:alias w:val="Course title"/>
                                            <w:tag w:val=""/>
                                            <w:id w:val="-15923909"/>
                                            <w:placeholder>
                                              <w:docPart w:val="F6E882A244444C319BE672CDE18B4CAC"/>
                                            </w:placeholder>
                                            <w:dataBinding w:prefixMappings="xmlns:ns0='http://purl.org/dc/elements/1.1/' xmlns:ns1='http://schemas.openxmlformats.org/package/2006/metadata/core-properties' " w:xpath="/ns1:coreProperties[1]/ns1:category[1]" w:storeItemID="{6C3C8BC8-F283-45AE-878A-BAB7291924A1}"/>
                                            <w:text/>
                                          </w:sdtPr>
                                          <w:sdtContent>
                                            <w:tc>
                                              <w:tcPr>
                                                <w:tcW w:w="3591" w:type="dxa"/>
                                                <w:shd w:val="clear" w:color="auto" w:fill="8E0000"/>
                                                <w:vAlign w:val="center"/>
                                              </w:tcPr>
                                              <w:p w14:paraId="0E99F169" w14:textId="4C409A5C" w:rsidR="00E867EF" w:rsidRDefault="00E867EF">
                                                <w:pPr>
                                                  <w:pStyle w:val="NoSpacing"/>
                                                  <w:ind w:left="144" w:right="720"/>
                                                  <w:jc w:val="right"/>
                                                  <w:rPr>
                                                    <w:color w:val="FFFFFF" w:themeColor="background1"/>
                                                  </w:rPr>
                                                </w:pPr>
                                                <w:r>
                                                  <w:rPr>
                                                    <w:color w:val="FFFFFF" w:themeColor="background1"/>
                                                  </w:rPr>
                                                  <w:t>Technical Communication</w:t>
                                                </w:r>
                                              </w:p>
                                            </w:tc>
                                          </w:sdtContent>
                                        </w:sdt>
                                      </w:tr>
                                    </w:tbl>
                                    <w:p w14:paraId="1AC98569" w14:textId="77777777" w:rsidR="00E867EF" w:rsidRDefault="00E867EF"/>
                                  </w:tc>
                                </w:tr>
                              </w:tbl>
                              <w:p w14:paraId="375A8590" w14:textId="77777777" w:rsidR="00E867EF" w:rsidRDefault="00E867E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011C94C" id="_x0000_t202" coordsize="21600,21600" o:spt="202" path="m,l,21600r21600,l21600,xe">
                    <v:stroke joinstyle="miter"/>
                    <v:path gradientshapeok="t" o:connecttype="rect"/>
                  </v:shapetype>
                  <v:shape id="Text Box 2" o:spid="_x0000_s1026" type="#_x0000_t202" alt="Cover page layout" style="position:absolute;margin-left:0;margin-top:0;width:540pt;height:10in;z-index:-25165721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" o:allowoverlap="f" fillcolor="white [3212]" stroked="f" strokeweight=".5pt">
                    <v:textbox inset="0,0,0,0">
                      <w:txbxContent>
                        <w:tbl>
                          <w:tblPr>
                            <w:tblW w:w="5000" w:type="pct"/>
                            <w:tblCellMar>
                              <w:left w:w="0" w:type="dxa"/>
                              <w:right w:w="0" w:type="dxa"/>
                            </w:tblCellMar>
                            <w:tblLook w:val="04A0" w:firstRow="1" w:lastRow="0" w:firstColumn="1" w:lastColumn="0" w:noHBand="0" w:noVBand="1"/>
                            <w:tblDescription w:val="Cover page layout"/>
                          </w:tblPr>
                          <w:tblGrid>
                            <w:gridCol w:w="10805"/>
                          </w:tblGrid>
                          <w:tr w:rsidR="007C5A36" w14:paraId="09227AB4" w14:textId="77777777" w:rsidTr="00C44F11">
                            <w:trPr>
                              <w:trHeight w:hRule="exact" w:val="9000"/>
                            </w:trPr>
                            <w:tc>
                              <w:tcPr>
                                <w:tcW w:w="9350" w:type="dxa"/>
                              </w:tcPr>
                              <w:p w14:paraId="0C1B29E2" w14:textId="3EE6979A" w:rsidR="00E867EF" w:rsidRDefault="00C44F11">
                                <w:r>
                                  <w:rPr>
                                    <w:noProof/>
                                  </w:rPr>
                                  <w:drawing>
                                    <wp:inline distT="0" distB="0" distL="0" distR="0" wp14:anchorId="2F52BA40" wp14:editId="157A2E13">
                                      <wp:extent cx="6852601" cy="5715000"/>
                                      <wp:effectExtent l="0" t="0" r="5715" b="0"/>
                                      <wp:docPr id="2089548202"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2">
                                                <a:extLst>
                                                  <a:ext uri="{BEBA8EAE-BF5A-486C-A8C5-ECC9F3942E4B}">
                                                    <a14:imgProps xmlns:a14="http://schemas.microsoft.com/office/drawing/2010/main">
                                                      <a14:imgLayer r:embed="rId13">
                                                        <a14:imgEffect>
                                                          <a14:brightnessContrast bright="-15000" contrast="5000"/>
                                                        </a14:imgEffect>
                                                      </a14:imgLayer>
                                                    </a14:imgProps>
                                                  </a:ext>
                                                  <a:ext uri="{28A0092B-C50C-407E-A947-70E740481C1C}">
                                                    <a14:useLocalDpi xmlns:a14="http://schemas.microsoft.com/office/drawing/2010/main" val="0"/>
                                                  </a:ext>
                                                </a:extLst>
                                              </a:blip>
                                              <a:srcRect l="11501" t="1313" r="29306" b="25058"/>
                                              <a:stretch/>
                                            </pic:blipFill>
                                            <pic:spPr bwMode="auto">
                                              <a:xfrm>
                                                <a:off x="0" y="0"/>
                                                <a:ext cx="6878135" cy="5736295"/>
                                              </a:xfrm>
                                              <a:prstGeom prst="rect">
                                                <a:avLst/>
                                              </a:prstGeom>
                                              <a:ln>
                                                <a:noFill/>
                                              </a:ln>
                                              <a:extLst>
                                                <a:ext uri="{53640926-AAD7-44D8-BBD7-CCE9431645EC}">
                                                  <a14:shadowObscured xmlns:a14="http://schemas.microsoft.com/office/drawing/2010/main"/>
                                                </a:ext>
                                              </a:extLst>
                                            </pic:spPr>
                                          </pic:pic>
                                        </a:graphicData>
                                      </a:graphic>
                                    </wp:inline>
                                  </w:drawing>
                                </w:r>
                              </w:p>
                            </w:tc>
                          </w:tr>
                          <w:tr w:rsidR="00C44F11" w14:paraId="7C4DA6FC" w14:textId="77777777" w:rsidTr="00C44F11">
                            <w:trPr>
                              <w:trHeight w:hRule="exact" w:val="360"/>
                            </w:trPr>
                            <w:tc>
                              <w:tcPr>
                                <w:tcW w:w="9350" w:type="dxa"/>
                                <w:shd w:val="clear" w:color="auto" w:fill="FFFFFF" w:themeFill="background1"/>
                                <w:vAlign w:val="center"/>
                              </w:tcPr>
                              <w:p w14:paraId="22FA6DA9" w14:textId="05D39260" w:rsidR="00C44F11" w:rsidRPr="00F46B5B" w:rsidRDefault="00C44F11" w:rsidP="00C44F11">
                                <w:pPr>
                                  <w:jc w:val="right"/>
                                  <w:rPr>
                                    <w:sz w:val="22"/>
                                  </w:rPr>
                                </w:pPr>
                                <w:r w:rsidRPr="00F46B5B">
                                  <w:rPr>
                                    <w:sz w:val="22"/>
                                  </w:rPr>
                                  <w:t xml:space="preserve">Source: </w:t>
                                </w:r>
                                <w:r w:rsidRPr="00F46B5B">
                                  <w:rPr>
                                    <w:sz w:val="22"/>
                                  </w:rPr>
                                  <w:t>https://www.flickr.com/photos/86078640@N00/2501012436</w:t>
                                </w:r>
                              </w:p>
                            </w:tc>
                          </w:tr>
                          <w:tr w:rsidR="007C5A36" w14:paraId="51DE67A4" w14:textId="77777777" w:rsidTr="00C44F11">
                            <w:trPr>
                              <w:trHeight w:hRule="exact" w:val="4320"/>
                            </w:trPr>
                            <w:tc>
                              <w:tcPr>
                                <w:tcW w:w="9350" w:type="dxa"/>
                                <w:shd w:val="clear" w:color="auto" w:fill="FFFFFF" w:themeFill="background1"/>
                                <w:vAlign w:val="center"/>
                              </w:tcPr>
                              <w:p w14:paraId="0AC9F654" w14:textId="61F09CF0" w:rsidR="00E867EF" w:rsidRPr="00C44F11" w:rsidRDefault="00E867EF" w:rsidP="00E9555B">
                                <w:pPr>
                                  <w:pStyle w:val="NoSpacing"/>
                                  <w:spacing w:before="200" w:line="216" w:lineRule="auto"/>
                                  <w:ind w:left="720" w:right="720"/>
                                  <w:rPr>
                                    <w:rFonts w:asciiTheme="majorHAnsi" w:hAnsiTheme="majorHAnsi"/>
                                    <w:sz w:val="96"/>
                                    <w:szCs w:val="96"/>
                                  </w:rPr>
                                </w:pPr>
                                <w:sdt>
                                  <w:sdtPr>
                                    <w:rPr>
                                      <w:rFonts w:asciiTheme="majorHAnsi" w:hAnsiTheme="majorHAnsi"/>
                                      <w:sz w:val="96"/>
                                      <w:szCs w:val="96"/>
                                    </w:rPr>
                                    <w:alias w:val="Title"/>
                                    <w:tag w:val=""/>
                                    <w:id w:val="739824258"/>
                                    <w:placeholder>
                                      <w:docPart w:val="70AA3FD8DE6F4A3AAB5FD53BBB1FC954"/>
                                    </w:placeholder>
                                    <w:dataBinding w:prefixMappings="xmlns:ns0='http://purl.org/dc/elements/1.1/' xmlns:ns1='http://schemas.openxmlformats.org/package/2006/metadata/core-properties' " w:xpath="/ns1:coreProperties[1]/ns0:title[1]" w:storeItemID="{6C3C8BC8-F283-45AE-878A-BAB7291924A1}"/>
                                    <w:text/>
                                  </w:sdtPr>
                                  <w:sdtContent>
                                    <w:r w:rsidRPr="00C44F11">
                                      <w:rPr>
                                        <w:rFonts w:asciiTheme="majorHAnsi" w:hAnsiTheme="majorHAnsi"/>
                                        <w:sz w:val="96"/>
                                        <w:szCs w:val="96"/>
                                      </w:rPr>
                                      <w:t>Laboratory Testing Methods for Improving Vehicle Performance</w:t>
                                    </w:r>
                                  </w:sdtContent>
                                </w:sdt>
                              </w:p>
                              <w:p w14:paraId="00FBAB11" w14:textId="6376D1A5" w:rsidR="00E867EF" w:rsidRDefault="00E867EF">
                                <w:pPr>
                                  <w:pStyle w:val="NoSpacing"/>
                                  <w:spacing w:before="240"/>
                                  <w:ind w:left="720" w:right="720"/>
                                  <w:rPr>
                                    <w:color w:val="FFFFFF" w:themeColor="background1"/>
                                    <w:sz w:val="32"/>
                                    <w:szCs w:val="32"/>
                                  </w:rPr>
                                </w:pPr>
                              </w:p>
                            </w:tc>
                          </w:tr>
                          <w:tr w:rsidR="007C5A36" w14:paraId="400FC08C" w14:textId="77777777">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601"/>
                                  <w:gridCol w:w="3602"/>
                                  <w:gridCol w:w="3602"/>
                                </w:tblGrid>
                                <w:tr w:rsidR="00C44F11" w14:paraId="42CF0397" w14:textId="77777777" w:rsidTr="00884D99">
                                  <w:trPr>
                                    <w:trHeight w:hRule="exact" w:val="720"/>
                                  </w:trPr>
                                  <w:tc>
                                    <w:tcPr>
                                      <w:tcW w:w="3590" w:type="dxa"/>
                                      <w:shd w:val="clear" w:color="auto" w:fill="8E0000"/>
                                      <w:vAlign w:val="center"/>
                                    </w:tcPr>
                                    <w:p w14:paraId="5C3AEED2" w14:textId="256E1852" w:rsidR="00E867EF" w:rsidRDefault="00E867EF">
                                      <w:pPr>
                                        <w:pStyle w:val="NoSpacing"/>
                                        <w:ind w:left="720" w:right="144"/>
                                        <w:rPr>
                                          <w:color w:val="FFFFFF" w:themeColor="background1"/>
                                        </w:rPr>
                                      </w:pPr>
                                      <w:sdt>
                                        <w:sdtPr>
                                          <w:rPr>
                                            <w:color w:val="FFFFFF" w:themeColor="background1"/>
                                          </w:rPr>
                                          <w:alias w:val="Author"/>
                                          <w:tag w:val=""/>
                                          <w:id w:val="942812742"/>
                                          <w:placeholder>
                                            <w:docPart w:val="56D68564EF964A60A9A905CC423D7A54"/>
                                          </w:placeholder>
                                          <w:dataBinding w:prefixMappings="xmlns:ns0='http://purl.org/dc/elements/1.1/' xmlns:ns1='http://schemas.openxmlformats.org/package/2006/metadata/core-properties' " w:xpath="/ns1:coreProperties[1]/ns0:creator[1]" w:storeItemID="{6C3C8BC8-F283-45AE-878A-BAB7291924A1}"/>
                                          <w:text/>
                                        </w:sdtPr>
                                        <w:sdtContent>
                                          <w:r>
                                            <w:rPr>
                                              <w:color w:val="FFFFFF" w:themeColor="background1"/>
                                            </w:rPr>
                                            <w:t>Jakob Werle</w:t>
                                          </w:r>
                                        </w:sdtContent>
                                      </w:sdt>
                                    </w:p>
                                  </w:tc>
                                  <w:tc>
                                    <w:tcPr>
                                      <w:tcW w:w="3591" w:type="dxa"/>
                                      <w:shd w:val="clear" w:color="auto" w:fill="8E0000"/>
                                      <w:vAlign w:val="center"/>
                                    </w:tcPr>
                                    <w:sdt>
                                      <w:sdtPr>
                                        <w:rPr>
                                          <w:color w:val="FFFFFF" w:themeColor="background1"/>
                                        </w:rPr>
                                        <w:alias w:val="Date"/>
                                        <w:tag w:val=""/>
                                        <w:id w:val="748164578"/>
                                        <w:placeholder>
                                          <w:docPart w:val="D4FE652F46F34BFF8CD5B87E50F652F2"/>
                                        </w:placeholder>
                                        <w:dataBinding w:prefixMappings="xmlns:ns0='http://schemas.microsoft.com/office/2006/coverPageProps' " w:xpath="/ns0:CoverPageProperties[1]/ns0:PublishDate[1]" w:storeItemID="{55AF091B-3C7A-41E3-B477-F2FDAA23CFDA}"/>
                                        <w:date>
                                          <w:dateFormat w:val="M/d/yy"/>
                                          <w:lid w:val="en-US"/>
                                          <w:storeMappedDataAs w:val="dateTime"/>
                                          <w:calendar w:val="gregorian"/>
                                        </w:date>
                                      </w:sdtPr>
                                      <w:sdtContent>
                                        <w:p w14:paraId="5BE8D756" w14:textId="5E636F1B" w:rsidR="00E867EF" w:rsidRDefault="00E867EF">
                                          <w:pPr>
                                            <w:pStyle w:val="NoSpacing"/>
                                            <w:ind w:left="144" w:right="144"/>
                                            <w:jc w:val="center"/>
                                            <w:rPr>
                                              <w:color w:val="FFFFFF" w:themeColor="background1"/>
                                            </w:rPr>
                                          </w:pPr>
                                          <w:r>
                                            <w:rPr>
                                              <w:color w:val="FFFFFF" w:themeColor="background1"/>
                                            </w:rPr>
                                            <w:t>Fall 2023</w:t>
                                          </w:r>
                                        </w:p>
                                      </w:sdtContent>
                                    </w:sdt>
                                  </w:tc>
                                  <w:sdt>
                                    <w:sdtPr>
                                      <w:rPr>
                                        <w:color w:val="FFFFFF" w:themeColor="background1"/>
                                      </w:rPr>
                                      <w:alias w:val="Course title"/>
                                      <w:tag w:val=""/>
                                      <w:id w:val="-15923909"/>
                                      <w:placeholder>
                                        <w:docPart w:val="F6E882A244444C319BE672CDE18B4CAC"/>
                                      </w:placeholder>
                                      <w:dataBinding w:prefixMappings="xmlns:ns0='http://purl.org/dc/elements/1.1/' xmlns:ns1='http://schemas.openxmlformats.org/package/2006/metadata/core-properties' " w:xpath="/ns1:coreProperties[1]/ns1:category[1]" w:storeItemID="{6C3C8BC8-F283-45AE-878A-BAB7291924A1}"/>
                                      <w:text/>
                                    </w:sdtPr>
                                    <w:sdtContent>
                                      <w:tc>
                                        <w:tcPr>
                                          <w:tcW w:w="3591" w:type="dxa"/>
                                          <w:shd w:val="clear" w:color="auto" w:fill="8E0000"/>
                                          <w:vAlign w:val="center"/>
                                        </w:tcPr>
                                        <w:p w14:paraId="0E99F169" w14:textId="4C409A5C" w:rsidR="00E867EF" w:rsidRDefault="00E867EF">
                                          <w:pPr>
                                            <w:pStyle w:val="NoSpacing"/>
                                            <w:ind w:left="144" w:right="720"/>
                                            <w:jc w:val="right"/>
                                            <w:rPr>
                                              <w:color w:val="FFFFFF" w:themeColor="background1"/>
                                            </w:rPr>
                                          </w:pPr>
                                          <w:r>
                                            <w:rPr>
                                              <w:color w:val="FFFFFF" w:themeColor="background1"/>
                                            </w:rPr>
                                            <w:t>Technical Communication</w:t>
                                          </w:r>
                                        </w:p>
                                      </w:tc>
                                    </w:sdtContent>
                                  </w:sdt>
                                </w:tr>
                              </w:tbl>
                              <w:p w14:paraId="1AC98569" w14:textId="77777777" w:rsidR="00E867EF" w:rsidRDefault="00E867EF"/>
                            </w:tc>
                          </w:tr>
                        </w:tbl>
                        <w:p w14:paraId="375A8590" w14:textId="77777777" w:rsidR="00E867EF" w:rsidRDefault="00E867EF"/>
                      </w:txbxContent>
                    </v:textbox>
                    <w10:wrap anchorx="page" anchory="page"/>
                  </v:shape>
                </w:pict>
              </mc:Fallback>
            </mc:AlternateContent>
          </w:r>
        </w:p>
        <w:p w14:paraId="2B7394AB" w14:textId="62D8CE9E" w:rsidR="00E867EF" w:rsidRDefault="00E867EF">
          <w:r>
            <w:rPr>
              <w:b/>
              <w:sz w:val="22"/>
            </w:rPr>
            <w:br w:type="page"/>
          </w:r>
        </w:p>
      </w:sdtContent>
    </w:sdt>
    <w:p w14:paraId="60D89F86" w14:textId="7AE12C76" w:rsidR="00584B1C" w:rsidRDefault="00584B1C" w:rsidP="00FB07C9">
      <w:pPr>
        <w:pStyle w:val="Heading1"/>
      </w:pPr>
      <w:bookmarkStart w:id="0" w:name="_Toc185360058"/>
      <w:r w:rsidRPr="00584B1C">
        <w:lastRenderedPageBreak/>
        <w:t>Abstract</w:t>
      </w:r>
      <w:bookmarkEnd w:id="0"/>
    </w:p>
    <w:p w14:paraId="01D3E586" w14:textId="22952ECE" w:rsidR="002A7EA3" w:rsidRPr="00584B1C" w:rsidRDefault="002A7EA3" w:rsidP="000464B0">
      <w:pPr>
        <w:ind w:firstLine="360"/>
      </w:pPr>
      <w:r>
        <w:t xml:space="preserve">This project compares full vehicle </w:t>
      </w:r>
      <w:r w:rsidR="000464B0">
        <w:t>laboratory test methods for improving the suspension setup process in road racing.</w:t>
      </w:r>
      <w:r w:rsidR="008B04C0">
        <w:t xml:space="preserve"> Three candidate solutions were analyzed: 4-Post Shaker Rigs, 7-Post Shaker Rigs, and Kinematics and Compliance Testing Rigs</w:t>
      </w:r>
      <w:r w:rsidR="00E923AA">
        <w:t>, (or K&amp;C Testing)</w:t>
      </w:r>
      <w:r w:rsidR="008B04C0">
        <w:t xml:space="preserve">. </w:t>
      </w:r>
      <w:r w:rsidR="00933438">
        <w:t>Each solution was assessed on its</w:t>
      </w:r>
      <w:r w:rsidR="00A72925">
        <w:t xml:space="preserve"> setup requirements, </w:t>
      </w:r>
      <w:r w:rsidR="001C5B51">
        <w:t xml:space="preserve">acceptable vehicle range, and effectiveness of test results. </w:t>
      </w:r>
      <w:r w:rsidR="00F23A01">
        <w:t xml:space="preserve">For a race car to be competitive, it must maximize mechanical and aerodynamic grip, which is a function of tire </w:t>
      </w:r>
      <w:r w:rsidR="00EE043F">
        <w:t>mechanics</w:t>
      </w:r>
      <w:r w:rsidR="00F23A01">
        <w:t xml:space="preserve"> and ride height.</w:t>
      </w:r>
      <w:r w:rsidR="00EE043F">
        <w:t xml:space="preserve"> </w:t>
      </w:r>
      <w:r w:rsidR="00E923AA">
        <w:t xml:space="preserve">While K&amp;C test results yield critical information about whether the chassis is effectively utilizing the tire, it fails to address transient response to live driving events. </w:t>
      </w:r>
      <w:r w:rsidR="005F4148">
        <w:t xml:space="preserve">Both 4-post and </w:t>
      </w:r>
      <w:r w:rsidR="00E923AA">
        <w:t>7-</w:t>
      </w:r>
      <w:r w:rsidR="00BD797A">
        <w:t>p</w:t>
      </w:r>
      <w:r w:rsidR="00E923AA">
        <w:t xml:space="preserve">ost </w:t>
      </w:r>
      <w:r w:rsidR="00BD797A">
        <w:t xml:space="preserve">shaker rig </w:t>
      </w:r>
      <w:r w:rsidR="00B674C1">
        <w:t xml:space="preserve">tests suggest </w:t>
      </w:r>
      <w:r w:rsidR="00BD797A">
        <w:t xml:space="preserve">immediately </w:t>
      </w:r>
      <w:r w:rsidR="00B674C1">
        <w:t>setup changes</w:t>
      </w:r>
      <w:r w:rsidR="00BD797A">
        <w:t xml:space="preserve"> and test plans</w:t>
      </w:r>
      <w:r w:rsidR="00B674C1">
        <w:t xml:space="preserve"> </w:t>
      </w:r>
      <w:r w:rsidR="00BD797A">
        <w:t>which are applicable to real racing events.</w:t>
      </w:r>
      <w:r w:rsidR="005F4148">
        <w:t xml:space="preserve"> Because numerous racing series rely on aerodynamic elements, the 7-post rig is the best solution for its ability to replicate and analyze aerodynamic, braking, and cornering behaviors.</w:t>
      </w:r>
    </w:p>
    <w:p w14:paraId="6068ABED" w14:textId="35723D52" w:rsidR="00FB07C9" w:rsidRDefault="00FB07C9">
      <w:pPr>
        <w:rPr>
          <w:rFonts w:ascii="Times New Roman" w:eastAsia="Times New Roman" w:hAnsi="Times New Roman" w:cs="Times New Roman"/>
          <w:b/>
          <w:color w:val="C00000"/>
          <w:sz w:val="32"/>
          <w:szCs w:val="28"/>
        </w:rPr>
      </w:pPr>
      <w:r>
        <w:br w:type="page"/>
      </w:r>
    </w:p>
    <w:p w14:paraId="716CCC0A" w14:textId="4ED51A8E" w:rsidR="00584B1C" w:rsidRPr="00584B1C" w:rsidRDefault="00584B1C" w:rsidP="00D51A67">
      <w:pPr>
        <w:pStyle w:val="Heading1"/>
      </w:pPr>
      <w:bookmarkStart w:id="1" w:name="_Toc185360059"/>
      <w:r>
        <w:lastRenderedPageBreak/>
        <w:t>Executive Summary</w:t>
      </w:r>
      <w:bookmarkEnd w:id="1"/>
    </w:p>
    <w:p w14:paraId="1B9DFBFC" w14:textId="2452F8F7" w:rsidR="00C744C2" w:rsidRDefault="00C13FE2" w:rsidP="0025356E">
      <w:r>
        <w:tab/>
        <w:t>This paper explores methods of testing race car suspension performance in order to more effectively develop suspension setup adjustments.</w:t>
      </w:r>
      <w:r w:rsidR="00E93D79">
        <w:t xml:space="preserve"> </w:t>
      </w:r>
      <w:r w:rsidR="00E93D79">
        <w:t xml:space="preserve">Advancements in technology make it more accessible for racing teams at all levels to dive into data analysis, allowing them to make </w:t>
      </w:r>
      <w:r w:rsidR="00E93D79">
        <w:t>higher performing</w:t>
      </w:r>
      <w:r w:rsidR="00E93D79">
        <w:t xml:space="preserve"> vehicle adjustments.</w:t>
      </w:r>
      <w:r w:rsidR="00E36D0C">
        <w:t xml:space="preserve"> </w:t>
      </w:r>
      <w:r w:rsidR="00E93D79">
        <w:t>However, d</w:t>
      </w:r>
      <w:r w:rsidR="00107C8D">
        <w:t xml:space="preserve">ue to limited track time and high operating costs of real track testing for race cars, teams look towards laboratory testing to come </w:t>
      </w:r>
      <w:r w:rsidR="00E93D79">
        <w:t xml:space="preserve">more </w:t>
      </w:r>
      <w:r w:rsidR="00107C8D">
        <w:t>prepared to race events.</w:t>
      </w:r>
      <w:r w:rsidR="00E93D79">
        <w:t xml:space="preserve"> </w:t>
      </w:r>
      <w:r w:rsidR="006B7C88">
        <w:t>Arriving to racing events with an already dialed-in suspension package will allocate more testing time to fine tuning vehicle performance and therefore a higher potential for victory.</w:t>
      </w:r>
    </w:p>
    <w:p w14:paraId="1FE9B94A" w14:textId="4E95531E" w:rsidR="00862837" w:rsidRDefault="00C744C2" w:rsidP="0025356E">
      <w:r>
        <w:tab/>
      </w:r>
      <w:r w:rsidR="00430031">
        <w:t xml:space="preserve">The project design </w:t>
      </w:r>
      <w:r w:rsidR="00AB064A">
        <w:t>requirements</w:t>
      </w:r>
      <w:r w:rsidR="00430031">
        <w:t xml:space="preserve"> are to achieve optimal </w:t>
      </w:r>
      <w:r w:rsidR="00862837">
        <w:t>mechanical and aerodynamic grip balance</w:t>
      </w:r>
      <w:r w:rsidR="00400A49">
        <w:t>, ensure the structural integrity of components, and validate vehicle design decisions.</w:t>
      </w:r>
      <w:r w:rsidR="00616CCC">
        <w:t xml:space="preserve"> </w:t>
      </w:r>
      <w:r w:rsidR="00616CCC">
        <w:t>A desirable approach would allow racing teams to evaluate vehicle behavior in conjunction with the sensitivity of suspension parameters for specific tracks and vehicles.</w:t>
      </w:r>
      <w:r w:rsidR="00A9202E">
        <w:t xml:space="preserve"> </w:t>
      </w:r>
      <w:r w:rsidR="00616CCC">
        <w:t xml:space="preserve">Ideally, suspension setup adjustments and test plans are experimentally validated and implemented within a short time frame. </w:t>
      </w:r>
      <w:r w:rsidR="001F2028">
        <w:t xml:space="preserve">Functionally, a testing solution must generate results that inform engineering staff on specific changes that need to be made to change suspension behavior. </w:t>
      </w:r>
    </w:p>
    <w:p w14:paraId="22CBF320" w14:textId="6705FEAA" w:rsidR="000815F2" w:rsidRDefault="00862837" w:rsidP="0025356E">
      <w:r>
        <w:tab/>
      </w:r>
      <w:r w:rsidR="001D6695">
        <w:t>The proposed solution is 7-Post Shaker Rig testing, which records suspension performance data while a car is responding to a simulated racetrack.</w:t>
      </w:r>
      <w:r w:rsidR="00616AA9">
        <w:t xml:space="preserve"> A 7 post rig is constructed of four wheel actuators which simulate bumps in the road and three aero-loaders that provide aerodynamic, braking, and cornering forces to the vehicle’s chassis. Together with a sophisticated data acquisition system, </w:t>
      </w:r>
      <w:r w:rsidR="00420F3F">
        <w:t>the 7 post rig is capable of recording precise metrics such as wheel load disturbance, ride height variation, and torsion stiffness which provide insights to the performance of the race car.</w:t>
      </w:r>
      <w:r w:rsidR="00CC0E40">
        <w:t xml:space="preserve"> While not included as the sole solution, the use of Kinematics &amp; Compliance Testing would be complimentary to 7 post rig testing because it provides insights to deep rooted suspension behaviors that are more challenging to address alone.</w:t>
      </w:r>
    </w:p>
    <w:p w14:paraId="75DC9F34" w14:textId="014A753E" w:rsidR="00584B1C" w:rsidRPr="00A9202E" w:rsidRDefault="000815F2" w:rsidP="0025356E">
      <w:r>
        <w:tab/>
      </w:r>
      <w:r w:rsidR="00B41581">
        <w:t xml:space="preserve">The addition of 7 post rig testing to a racing team’s agenda would offer </w:t>
      </w:r>
      <w:r w:rsidR="00CF5918">
        <w:t>significant</w:t>
      </w:r>
      <w:r w:rsidR="00B56106">
        <w:t xml:space="preserve"> handling </w:t>
      </w:r>
      <w:r w:rsidR="00796E0F">
        <w:t>performance gains for specific track and car combinations.</w:t>
      </w:r>
      <w:r w:rsidR="00B41581">
        <w:t xml:space="preserve"> </w:t>
      </w:r>
      <w:r w:rsidR="004F4A41">
        <w:t>The widespread use of 7 post shaker rigs would be accompanied by more competitive racing series</w:t>
      </w:r>
      <w:r w:rsidR="00D17AD2">
        <w:t xml:space="preserve"> which would increase market appeal</w:t>
      </w:r>
      <w:r w:rsidR="004F4A41">
        <w:t>.</w:t>
      </w:r>
      <w:r w:rsidR="00D17AD2">
        <w:t xml:space="preserve"> </w:t>
      </w:r>
      <w:r w:rsidR="005354F9">
        <w:t>The decrease in travel and financial demands compared to traditional track testing make 7 post testing appealing to all racing levels for logistical and environmental reasons.</w:t>
      </w:r>
      <w:r w:rsidR="00C7259C">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sz w:val="24"/>
        </w:rPr>
      </w:sdtEndPr>
      <w:sdtContent>
        <w:p w14:paraId="4036AE42" w14:textId="0586CE4B" w:rsidR="0025356E" w:rsidRDefault="006170CC" w:rsidP="006170CC">
          <w:pPr>
            <w:pStyle w:val="FrontMatterHdr"/>
          </w:pPr>
          <w:r>
            <w:t xml:space="preserve">Table of </w:t>
          </w:r>
          <w:r w:rsidR="0025356E">
            <w:t>Contents</w:t>
          </w:r>
        </w:p>
        <w:p w14:paraId="0C0E89D1" w14:textId="1FC07F96" w:rsidR="00A6359F" w:rsidRDefault="0025356E">
          <w:pPr>
            <w:pStyle w:val="TOC1"/>
            <w:tabs>
              <w:tab w:val="right" w:leader="dot" w:pos="9350"/>
            </w:tabs>
            <w:rPr>
              <w:rFonts w:eastAsiaTheme="minorEastAsia"/>
              <w:noProof/>
              <w:kern w:val="2"/>
              <w:szCs w:val="24"/>
              <w14:ligatures w14:val="standardContextual"/>
            </w:rPr>
          </w:pPr>
          <w:r>
            <w:fldChar w:fldCharType="begin"/>
          </w:r>
          <w:r>
            <w:instrText xml:space="preserve"> TOC \o "1-3" \h \z \u </w:instrText>
          </w:r>
          <w:r>
            <w:fldChar w:fldCharType="separate"/>
          </w:r>
          <w:hyperlink w:anchor="_Toc185360058" w:history="1">
            <w:r w:rsidR="00A6359F" w:rsidRPr="000C52B6">
              <w:rPr>
                <w:rStyle w:val="Hyperlink"/>
                <w:noProof/>
              </w:rPr>
              <w:t>Abstract</w:t>
            </w:r>
            <w:r w:rsidR="00A6359F">
              <w:rPr>
                <w:noProof/>
                <w:webHidden/>
              </w:rPr>
              <w:tab/>
            </w:r>
            <w:r w:rsidR="00A6359F">
              <w:rPr>
                <w:noProof/>
                <w:webHidden/>
              </w:rPr>
              <w:fldChar w:fldCharType="begin"/>
            </w:r>
            <w:r w:rsidR="00A6359F">
              <w:rPr>
                <w:noProof/>
                <w:webHidden/>
              </w:rPr>
              <w:instrText xml:space="preserve"> PAGEREF _Toc185360058 \h </w:instrText>
            </w:r>
            <w:r w:rsidR="00A6359F">
              <w:rPr>
                <w:noProof/>
                <w:webHidden/>
              </w:rPr>
            </w:r>
            <w:r w:rsidR="00A6359F">
              <w:rPr>
                <w:noProof/>
                <w:webHidden/>
              </w:rPr>
              <w:fldChar w:fldCharType="separate"/>
            </w:r>
            <w:r w:rsidR="00A6359F">
              <w:rPr>
                <w:noProof/>
                <w:webHidden/>
              </w:rPr>
              <w:t>1</w:t>
            </w:r>
            <w:r w:rsidR="00A6359F">
              <w:rPr>
                <w:noProof/>
                <w:webHidden/>
              </w:rPr>
              <w:fldChar w:fldCharType="end"/>
            </w:r>
          </w:hyperlink>
        </w:p>
        <w:p w14:paraId="24C9D6C4" w14:textId="2AEA4ECB" w:rsidR="00A6359F" w:rsidRDefault="00A6359F">
          <w:pPr>
            <w:pStyle w:val="TOC1"/>
            <w:tabs>
              <w:tab w:val="right" w:leader="dot" w:pos="9350"/>
            </w:tabs>
            <w:rPr>
              <w:rFonts w:eastAsiaTheme="minorEastAsia"/>
              <w:noProof/>
              <w:kern w:val="2"/>
              <w:szCs w:val="24"/>
              <w14:ligatures w14:val="standardContextual"/>
            </w:rPr>
          </w:pPr>
          <w:hyperlink w:anchor="_Toc185360059" w:history="1">
            <w:r w:rsidRPr="000C52B6">
              <w:rPr>
                <w:rStyle w:val="Hyperlink"/>
                <w:noProof/>
              </w:rPr>
              <w:t>Executive Summary</w:t>
            </w:r>
            <w:r>
              <w:rPr>
                <w:noProof/>
                <w:webHidden/>
              </w:rPr>
              <w:tab/>
            </w:r>
            <w:r>
              <w:rPr>
                <w:noProof/>
                <w:webHidden/>
              </w:rPr>
              <w:fldChar w:fldCharType="begin"/>
            </w:r>
            <w:r>
              <w:rPr>
                <w:noProof/>
                <w:webHidden/>
              </w:rPr>
              <w:instrText xml:space="preserve"> PAGEREF _Toc185360059 \h </w:instrText>
            </w:r>
            <w:r>
              <w:rPr>
                <w:noProof/>
                <w:webHidden/>
              </w:rPr>
            </w:r>
            <w:r>
              <w:rPr>
                <w:noProof/>
                <w:webHidden/>
              </w:rPr>
              <w:fldChar w:fldCharType="separate"/>
            </w:r>
            <w:r>
              <w:rPr>
                <w:noProof/>
                <w:webHidden/>
              </w:rPr>
              <w:t>2</w:t>
            </w:r>
            <w:r>
              <w:rPr>
                <w:noProof/>
                <w:webHidden/>
              </w:rPr>
              <w:fldChar w:fldCharType="end"/>
            </w:r>
          </w:hyperlink>
        </w:p>
        <w:p w14:paraId="6E40EDC0" w14:textId="4B58DC6C" w:rsidR="00A6359F" w:rsidRDefault="00A6359F">
          <w:pPr>
            <w:pStyle w:val="TOC1"/>
            <w:tabs>
              <w:tab w:val="right" w:leader="dot" w:pos="9350"/>
            </w:tabs>
            <w:rPr>
              <w:rFonts w:eastAsiaTheme="minorEastAsia"/>
              <w:noProof/>
              <w:kern w:val="2"/>
              <w:szCs w:val="24"/>
              <w14:ligatures w14:val="standardContextual"/>
            </w:rPr>
          </w:pPr>
          <w:hyperlink w:anchor="_Toc185360060" w:history="1">
            <w:r w:rsidRPr="000C52B6">
              <w:rPr>
                <w:rStyle w:val="Hyperlink"/>
                <w:noProof/>
              </w:rPr>
              <w:t>Problem Analysis</w:t>
            </w:r>
            <w:r>
              <w:rPr>
                <w:noProof/>
                <w:webHidden/>
              </w:rPr>
              <w:tab/>
            </w:r>
            <w:r>
              <w:rPr>
                <w:noProof/>
                <w:webHidden/>
              </w:rPr>
              <w:fldChar w:fldCharType="begin"/>
            </w:r>
            <w:r>
              <w:rPr>
                <w:noProof/>
                <w:webHidden/>
              </w:rPr>
              <w:instrText xml:space="preserve"> PAGEREF _Toc185360060 \h </w:instrText>
            </w:r>
            <w:r>
              <w:rPr>
                <w:noProof/>
                <w:webHidden/>
              </w:rPr>
            </w:r>
            <w:r>
              <w:rPr>
                <w:noProof/>
                <w:webHidden/>
              </w:rPr>
              <w:fldChar w:fldCharType="separate"/>
            </w:r>
            <w:r>
              <w:rPr>
                <w:noProof/>
                <w:webHidden/>
              </w:rPr>
              <w:t>5</w:t>
            </w:r>
            <w:r>
              <w:rPr>
                <w:noProof/>
                <w:webHidden/>
              </w:rPr>
              <w:fldChar w:fldCharType="end"/>
            </w:r>
          </w:hyperlink>
        </w:p>
        <w:p w14:paraId="4BEDC2B4" w14:textId="07D57EA7" w:rsidR="00A6359F" w:rsidRDefault="00A6359F">
          <w:pPr>
            <w:pStyle w:val="TOC2"/>
            <w:tabs>
              <w:tab w:val="right" w:leader="dot" w:pos="9350"/>
            </w:tabs>
            <w:rPr>
              <w:rFonts w:eastAsiaTheme="minorEastAsia"/>
              <w:noProof/>
              <w:kern w:val="2"/>
              <w:szCs w:val="24"/>
              <w14:ligatures w14:val="standardContextual"/>
            </w:rPr>
          </w:pPr>
          <w:hyperlink w:anchor="_Toc185360061" w:history="1">
            <w:r w:rsidRPr="000C52B6">
              <w:rPr>
                <w:rStyle w:val="Hyperlink"/>
                <w:noProof/>
              </w:rPr>
              <w:t>Overview of problem and its significance</w:t>
            </w:r>
            <w:r>
              <w:rPr>
                <w:noProof/>
                <w:webHidden/>
              </w:rPr>
              <w:tab/>
            </w:r>
            <w:r>
              <w:rPr>
                <w:noProof/>
                <w:webHidden/>
              </w:rPr>
              <w:fldChar w:fldCharType="begin"/>
            </w:r>
            <w:r>
              <w:rPr>
                <w:noProof/>
                <w:webHidden/>
              </w:rPr>
              <w:instrText xml:space="preserve"> PAGEREF _Toc185360061 \h </w:instrText>
            </w:r>
            <w:r>
              <w:rPr>
                <w:noProof/>
                <w:webHidden/>
              </w:rPr>
            </w:r>
            <w:r>
              <w:rPr>
                <w:noProof/>
                <w:webHidden/>
              </w:rPr>
              <w:fldChar w:fldCharType="separate"/>
            </w:r>
            <w:r>
              <w:rPr>
                <w:noProof/>
                <w:webHidden/>
              </w:rPr>
              <w:t>5</w:t>
            </w:r>
            <w:r>
              <w:rPr>
                <w:noProof/>
                <w:webHidden/>
              </w:rPr>
              <w:fldChar w:fldCharType="end"/>
            </w:r>
          </w:hyperlink>
        </w:p>
        <w:p w14:paraId="7B535937" w14:textId="39E3A02C" w:rsidR="00A6359F" w:rsidRDefault="00A6359F">
          <w:pPr>
            <w:pStyle w:val="TOC2"/>
            <w:tabs>
              <w:tab w:val="right" w:leader="dot" w:pos="9350"/>
            </w:tabs>
            <w:rPr>
              <w:rFonts w:eastAsiaTheme="minorEastAsia"/>
              <w:noProof/>
              <w:kern w:val="2"/>
              <w:szCs w:val="24"/>
              <w14:ligatures w14:val="standardContextual"/>
            </w:rPr>
          </w:pPr>
          <w:hyperlink w:anchor="_Toc185360062" w:history="1">
            <w:r w:rsidRPr="000C52B6">
              <w:rPr>
                <w:rStyle w:val="Hyperlink"/>
                <w:noProof/>
              </w:rPr>
              <w:t>STEM fundamentals of problem</w:t>
            </w:r>
            <w:r>
              <w:rPr>
                <w:noProof/>
                <w:webHidden/>
              </w:rPr>
              <w:tab/>
            </w:r>
            <w:r>
              <w:rPr>
                <w:noProof/>
                <w:webHidden/>
              </w:rPr>
              <w:fldChar w:fldCharType="begin"/>
            </w:r>
            <w:r>
              <w:rPr>
                <w:noProof/>
                <w:webHidden/>
              </w:rPr>
              <w:instrText xml:space="preserve"> PAGEREF _Toc185360062 \h </w:instrText>
            </w:r>
            <w:r>
              <w:rPr>
                <w:noProof/>
                <w:webHidden/>
              </w:rPr>
            </w:r>
            <w:r>
              <w:rPr>
                <w:noProof/>
                <w:webHidden/>
              </w:rPr>
              <w:fldChar w:fldCharType="separate"/>
            </w:r>
            <w:r>
              <w:rPr>
                <w:noProof/>
                <w:webHidden/>
              </w:rPr>
              <w:t>5</w:t>
            </w:r>
            <w:r>
              <w:rPr>
                <w:noProof/>
                <w:webHidden/>
              </w:rPr>
              <w:fldChar w:fldCharType="end"/>
            </w:r>
          </w:hyperlink>
        </w:p>
        <w:p w14:paraId="47928D6A" w14:textId="3B2F37D3" w:rsidR="00A6359F" w:rsidRDefault="00A6359F">
          <w:pPr>
            <w:pStyle w:val="TOC2"/>
            <w:tabs>
              <w:tab w:val="right" w:leader="dot" w:pos="9350"/>
            </w:tabs>
            <w:rPr>
              <w:rFonts w:eastAsiaTheme="minorEastAsia"/>
              <w:noProof/>
              <w:kern w:val="2"/>
              <w:szCs w:val="24"/>
              <w14:ligatures w14:val="standardContextual"/>
            </w:rPr>
          </w:pPr>
          <w:hyperlink w:anchor="_Toc185360063" w:history="1">
            <w:r w:rsidRPr="000C52B6">
              <w:rPr>
                <w:rStyle w:val="Hyperlink"/>
                <w:noProof/>
              </w:rPr>
              <w:t>Lessons from prior responses to the problem</w:t>
            </w:r>
            <w:r>
              <w:rPr>
                <w:noProof/>
                <w:webHidden/>
              </w:rPr>
              <w:tab/>
            </w:r>
            <w:r>
              <w:rPr>
                <w:noProof/>
                <w:webHidden/>
              </w:rPr>
              <w:fldChar w:fldCharType="begin"/>
            </w:r>
            <w:r>
              <w:rPr>
                <w:noProof/>
                <w:webHidden/>
              </w:rPr>
              <w:instrText xml:space="preserve"> PAGEREF _Toc185360063 \h </w:instrText>
            </w:r>
            <w:r>
              <w:rPr>
                <w:noProof/>
                <w:webHidden/>
              </w:rPr>
            </w:r>
            <w:r>
              <w:rPr>
                <w:noProof/>
                <w:webHidden/>
              </w:rPr>
              <w:fldChar w:fldCharType="separate"/>
            </w:r>
            <w:r>
              <w:rPr>
                <w:noProof/>
                <w:webHidden/>
              </w:rPr>
              <w:t>7</w:t>
            </w:r>
            <w:r>
              <w:rPr>
                <w:noProof/>
                <w:webHidden/>
              </w:rPr>
              <w:fldChar w:fldCharType="end"/>
            </w:r>
          </w:hyperlink>
        </w:p>
        <w:p w14:paraId="5C47EDDA" w14:textId="79A0CD99" w:rsidR="00A6359F" w:rsidRDefault="00A6359F">
          <w:pPr>
            <w:pStyle w:val="TOC2"/>
            <w:tabs>
              <w:tab w:val="right" w:leader="dot" w:pos="9350"/>
            </w:tabs>
            <w:rPr>
              <w:rFonts w:eastAsiaTheme="minorEastAsia"/>
              <w:noProof/>
              <w:kern w:val="2"/>
              <w:szCs w:val="24"/>
              <w14:ligatures w14:val="standardContextual"/>
            </w:rPr>
          </w:pPr>
          <w:hyperlink w:anchor="_Toc185360064" w:history="1">
            <w:r w:rsidRPr="000C52B6">
              <w:rPr>
                <w:rStyle w:val="Hyperlink"/>
                <w:noProof/>
              </w:rPr>
              <w:t>Project objectives and constraints</w:t>
            </w:r>
            <w:r>
              <w:rPr>
                <w:noProof/>
                <w:webHidden/>
              </w:rPr>
              <w:tab/>
            </w:r>
            <w:r>
              <w:rPr>
                <w:noProof/>
                <w:webHidden/>
              </w:rPr>
              <w:fldChar w:fldCharType="begin"/>
            </w:r>
            <w:r>
              <w:rPr>
                <w:noProof/>
                <w:webHidden/>
              </w:rPr>
              <w:instrText xml:space="preserve"> PAGEREF _Toc185360064 \h </w:instrText>
            </w:r>
            <w:r>
              <w:rPr>
                <w:noProof/>
                <w:webHidden/>
              </w:rPr>
            </w:r>
            <w:r>
              <w:rPr>
                <w:noProof/>
                <w:webHidden/>
              </w:rPr>
              <w:fldChar w:fldCharType="separate"/>
            </w:r>
            <w:r>
              <w:rPr>
                <w:noProof/>
                <w:webHidden/>
              </w:rPr>
              <w:t>7</w:t>
            </w:r>
            <w:r>
              <w:rPr>
                <w:noProof/>
                <w:webHidden/>
              </w:rPr>
              <w:fldChar w:fldCharType="end"/>
            </w:r>
          </w:hyperlink>
        </w:p>
        <w:p w14:paraId="4E7CB5F0" w14:textId="655C287E" w:rsidR="00A6359F" w:rsidRDefault="00A6359F">
          <w:pPr>
            <w:pStyle w:val="TOC1"/>
            <w:tabs>
              <w:tab w:val="right" w:leader="dot" w:pos="9350"/>
            </w:tabs>
            <w:rPr>
              <w:rFonts w:eastAsiaTheme="minorEastAsia"/>
              <w:noProof/>
              <w:kern w:val="2"/>
              <w:szCs w:val="24"/>
              <w14:ligatures w14:val="standardContextual"/>
            </w:rPr>
          </w:pPr>
          <w:hyperlink w:anchor="_Toc185360065" w:history="1">
            <w:r w:rsidRPr="000C52B6">
              <w:rPr>
                <w:rStyle w:val="Hyperlink"/>
                <w:noProof/>
              </w:rPr>
              <w:t>Candidate Solutions</w:t>
            </w:r>
            <w:r>
              <w:rPr>
                <w:noProof/>
                <w:webHidden/>
              </w:rPr>
              <w:tab/>
            </w:r>
            <w:r>
              <w:rPr>
                <w:noProof/>
                <w:webHidden/>
              </w:rPr>
              <w:fldChar w:fldCharType="begin"/>
            </w:r>
            <w:r>
              <w:rPr>
                <w:noProof/>
                <w:webHidden/>
              </w:rPr>
              <w:instrText xml:space="preserve"> PAGEREF _Toc185360065 \h </w:instrText>
            </w:r>
            <w:r>
              <w:rPr>
                <w:noProof/>
                <w:webHidden/>
              </w:rPr>
            </w:r>
            <w:r>
              <w:rPr>
                <w:noProof/>
                <w:webHidden/>
              </w:rPr>
              <w:fldChar w:fldCharType="separate"/>
            </w:r>
            <w:r>
              <w:rPr>
                <w:noProof/>
                <w:webHidden/>
              </w:rPr>
              <w:t>8</w:t>
            </w:r>
            <w:r>
              <w:rPr>
                <w:noProof/>
                <w:webHidden/>
              </w:rPr>
              <w:fldChar w:fldCharType="end"/>
            </w:r>
          </w:hyperlink>
        </w:p>
        <w:p w14:paraId="215C87B0" w14:textId="2B5C4198" w:rsidR="00A6359F" w:rsidRDefault="00A6359F">
          <w:pPr>
            <w:pStyle w:val="TOC2"/>
            <w:tabs>
              <w:tab w:val="right" w:leader="dot" w:pos="9350"/>
            </w:tabs>
            <w:rPr>
              <w:rFonts w:eastAsiaTheme="minorEastAsia"/>
              <w:noProof/>
              <w:kern w:val="2"/>
              <w:szCs w:val="24"/>
              <w14:ligatures w14:val="standardContextual"/>
            </w:rPr>
          </w:pPr>
          <w:hyperlink w:anchor="_Toc185360066" w:history="1">
            <w:r w:rsidRPr="000C52B6">
              <w:rPr>
                <w:rStyle w:val="Hyperlink"/>
                <w:noProof/>
              </w:rPr>
              <w:t>Scope of Solutions Considered</w:t>
            </w:r>
            <w:r>
              <w:rPr>
                <w:noProof/>
                <w:webHidden/>
              </w:rPr>
              <w:tab/>
            </w:r>
            <w:r>
              <w:rPr>
                <w:noProof/>
                <w:webHidden/>
              </w:rPr>
              <w:fldChar w:fldCharType="begin"/>
            </w:r>
            <w:r>
              <w:rPr>
                <w:noProof/>
                <w:webHidden/>
              </w:rPr>
              <w:instrText xml:space="preserve"> PAGEREF _Toc185360066 \h </w:instrText>
            </w:r>
            <w:r>
              <w:rPr>
                <w:noProof/>
                <w:webHidden/>
              </w:rPr>
            </w:r>
            <w:r>
              <w:rPr>
                <w:noProof/>
                <w:webHidden/>
              </w:rPr>
              <w:fldChar w:fldCharType="separate"/>
            </w:r>
            <w:r>
              <w:rPr>
                <w:noProof/>
                <w:webHidden/>
              </w:rPr>
              <w:t>8</w:t>
            </w:r>
            <w:r>
              <w:rPr>
                <w:noProof/>
                <w:webHidden/>
              </w:rPr>
              <w:fldChar w:fldCharType="end"/>
            </w:r>
          </w:hyperlink>
        </w:p>
        <w:p w14:paraId="75CE3A0F" w14:textId="15F46FCA" w:rsidR="00A6359F" w:rsidRDefault="00A6359F">
          <w:pPr>
            <w:pStyle w:val="TOC3"/>
            <w:tabs>
              <w:tab w:val="right" w:leader="dot" w:pos="9350"/>
            </w:tabs>
            <w:rPr>
              <w:rFonts w:eastAsiaTheme="minorEastAsia"/>
              <w:noProof/>
              <w:kern w:val="2"/>
              <w:szCs w:val="24"/>
              <w14:ligatures w14:val="standardContextual"/>
            </w:rPr>
          </w:pPr>
          <w:hyperlink w:anchor="_Toc185360067" w:history="1">
            <w:r w:rsidRPr="000C52B6">
              <w:rPr>
                <w:rStyle w:val="Hyperlink"/>
                <w:noProof/>
              </w:rPr>
              <w:t>Track Testing</w:t>
            </w:r>
            <w:r>
              <w:rPr>
                <w:noProof/>
                <w:webHidden/>
              </w:rPr>
              <w:tab/>
            </w:r>
            <w:r>
              <w:rPr>
                <w:noProof/>
                <w:webHidden/>
              </w:rPr>
              <w:fldChar w:fldCharType="begin"/>
            </w:r>
            <w:r>
              <w:rPr>
                <w:noProof/>
                <w:webHidden/>
              </w:rPr>
              <w:instrText xml:space="preserve"> PAGEREF _Toc185360067 \h </w:instrText>
            </w:r>
            <w:r>
              <w:rPr>
                <w:noProof/>
                <w:webHidden/>
              </w:rPr>
            </w:r>
            <w:r>
              <w:rPr>
                <w:noProof/>
                <w:webHidden/>
              </w:rPr>
              <w:fldChar w:fldCharType="separate"/>
            </w:r>
            <w:r>
              <w:rPr>
                <w:noProof/>
                <w:webHidden/>
              </w:rPr>
              <w:t>8</w:t>
            </w:r>
            <w:r>
              <w:rPr>
                <w:noProof/>
                <w:webHidden/>
              </w:rPr>
              <w:fldChar w:fldCharType="end"/>
            </w:r>
          </w:hyperlink>
        </w:p>
        <w:p w14:paraId="03964A76" w14:textId="004C6A48" w:rsidR="00A6359F" w:rsidRDefault="00A6359F">
          <w:pPr>
            <w:pStyle w:val="TOC3"/>
            <w:tabs>
              <w:tab w:val="right" w:leader="dot" w:pos="9350"/>
            </w:tabs>
            <w:rPr>
              <w:rFonts w:eastAsiaTheme="minorEastAsia"/>
              <w:noProof/>
              <w:kern w:val="2"/>
              <w:szCs w:val="24"/>
              <w14:ligatures w14:val="standardContextual"/>
            </w:rPr>
          </w:pPr>
          <w:hyperlink w:anchor="_Toc185360068" w:history="1">
            <w:r w:rsidRPr="000C52B6">
              <w:rPr>
                <w:rStyle w:val="Hyperlink"/>
                <w:noProof/>
              </w:rPr>
              <w:t>Computer Simulation</w:t>
            </w:r>
            <w:r>
              <w:rPr>
                <w:noProof/>
                <w:webHidden/>
              </w:rPr>
              <w:tab/>
            </w:r>
            <w:r>
              <w:rPr>
                <w:noProof/>
                <w:webHidden/>
              </w:rPr>
              <w:fldChar w:fldCharType="begin"/>
            </w:r>
            <w:r>
              <w:rPr>
                <w:noProof/>
                <w:webHidden/>
              </w:rPr>
              <w:instrText xml:space="preserve"> PAGEREF _Toc185360068 \h </w:instrText>
            </w:r>
            <w:r>
              <w:rPr>
                <w:noProof/>
                <w:webHidden/>
              </w:rPr>
            </w:r>
            <w:r>
              <w:rPr>
                <w:noProof/>
                <w:webHidden/>
              </w:rPr>
              <w:fldChar w:fldCharType="separate"/>
            </w:r>
            <w:r>
              <w:rPr>
                <w:noProof/>
                <w:webHidden/>
              </w:rPr>
              <w:t>9</w:t>
            </w:r>
            <w:r>
              <w:rPr>
                <w:noProof/>
                <w:webHidden/>
              </w:rPr>
              <w:fldChar w:fldCharType="end"/>
            </w:r>
          </w:hyperlink>
        </w:p>
        <w:p w14:paraId="37B351D5" w14:textId="4BEADEAA" w:rsidR="00A6359F" w:rsidRDefault="00A6359F">
          <w:pPr>
            <w:pStyle w:val="TOC3"/>
            <w:tabs>
              <w:tab w:val="right" w:leader="dot" w:pos="9350"/>
            </w:tabs>
            <w:rPr>
              <w:rFonts w:eastAsiaTheme="minorEastAsia"/>
              <w:noProof/>
              <w:kern w:val="2"/>
              <w:szCs w:val="24"/>
              <w14:ligatures w14:val="standardContextual"/>
            </w:rPr>
          </w:pPr>
          <w:hyperlink w:anchor="_Toc185360069" w:history="1">
            <w:r w:rsidRPr="000C52B6">
              <w:rPr>
                <w:rStyle w:val="Hyperlink"/>
                <w:noProof/>
              </w:rPr>
              <w:t>Component Level Vehicle Testing</w:t>
            </w:r>
            <w:r>
              <w:rPr>
                <w:noProof/>
                <w:webHidden/>
              </w:rPr>
              <w:tab/>
            </w:r>
            <w:r>
              <w:rPr>
                <w:noProof/>
                <w:webHidden/>
              </w:rPr>
              <w:fldChar w:fldCharType="begin"/>
            </w:r>
            <w:r>
              <w:rPr>
                <w:noProof/>
                <w:webHidden/>
              </w:rPr>
              <w:instrText xml:space="preserve"> PAGEREF _Toc185360069 \h </w:instrText>
            </w:r>
            <w:r>
              <w:rPr>
                <w:noProof/>
                <w:webHidden/>
              </w:rPr>
            </w:r>
            <w:r>
              <w:rPr>
                <w:noProof/>
                <w:webHidden/>
              </w:rPr>
              <w:fldChar w:fldCharType="separate"/>
            </w:r>
            <w:r>
              <w:rPr>
                <w:noProof/>
                <w:webHidden/>
              </w:rPr>
              <w:t>9</w:t>
            </w:r>
            <w:r>
              <w:rPr>
                <w:noProof/>
                <w:webHidden/>
              </w:rPr>
              <w:fldChar w:fldCharType="end"/>
            </w:r>
          </w:hyperlink>
        </w:p>
        <w:p w14:paraId="75571E5C" w14:textId="23B5A3A8" w:rsidR="00A6359F" w:rsidRDefault="00A6359F">
          <w:pPr>
            <w:pStyle w:val="TOC3"/>
            <w:tabs>
              <w:tab w:val="right" w:leader="dot" w:pos="9350"/>
            </w:tabs>
            <w:rPr>
              <w:rFonts w:eastAsiaTheme="minorEastAsia"/>
              <w:noProof/>
              <w:kern w:val="2"/>
              <w:szCs w:val="24"/>
              <w14:ligatures w14:val="standardContextual"/>
            </w:rPr>
          </w:pPr>
          <w:hyperlink w:anchor="_Toc185360070" w:history="1">
            <w:r w:rsidRPr="000C52B6">
              <w:rPr>
                <w:rStyle w:val="Hyperlink"/>
                <w:noProof/>
              </w:rPr>
              <w:t>Full Vehicle Laboratory Testing</w:t>
            </w:r>
            <w:r>
              <w:rPr>
                <w:noProof/>
                <w:webHidden/>
              </w:rPr>
              <w:tab/>
            </w:r>
            <w:r>
              <w:rPr>
                <w:noProof/>
                <w:webHidden/>
              </w:rPr>
              <w:fldChar w:fldCharType="begin"/>
            </w:r>
            <w:r>
              <w:rPr>
                <w:noProof/>
                <w:webHidden/>
              </w:rPr>
              <w:instrText xml:space="preserve"> PAGEREF _Toc185360070 \h </w:instrText>
            </w:r>
            <w:r>
              <w:rPr>
                <w:noProof/>
                <w:webHidden/>
              </w:rPr>
            </w:r>
            <w:r>
              <w:rPr>
                <w:noProof/>
                <w:webHidden/>
              </w:rPr>
              <w:fldChar w:fldCharType="separate"/>
            </w:r>
            <w:r>
              <w:rPr>
                <w:noProof/>
                <w:webHidden/>
              </w:rPr>
              <w:t>12</w:t>
            </w:r>
            <w:r>
              <w:rPr>
                <w:noProof/>
                <w:webHidden/>
              </w:rPr>
              <w:fldChar w:fldCharType="end"/>
            </w:r>
          </w:hyperlink>
        </w:p>
        <w:p w14:paraId="2A34A24A" w14:textId="265F1A1E" w:rsidR="00A6359F" w:rsidRDefault="00A6359F">
          <w:pPr>
            <w:pStyle w:val="TOC2"/>
            <w:tabs>
              <w:tab w:val="right" w:leader="dot" w:pos="9350"/>
            </w:tabs>
            <w:rPr>
              <w:rFonts w:eastAsiaTheme="minorEastAsia"/>
              <w:noProof/>
              <w:kern w:val="2"/>
              <w:szCs w:val="24"/>
              <w14:ligatures w14:val="standardContextual"/>
            </w:rPr>
          </w:pPr>
          <w:hyperlink w:anchor="_Toc185360071" w:history="1">
            <w:r w:rsidRPr="000C52B6">
              <w:rPr>
                <w:rStyle w:val="Hyperlink"/>
                <w:noProof/>
              </w:rPr>
              <w:t>Explanation of candidate solutions</w:t>
            </w:r>
            <w:r>
              <w:rPr>
                <w:noProof/>
                <w:webHidden/>
              </w:rPr>
              <w:tab/>
            </w:r>
            <w:r>
              <w:rPr>
                <w:noProof/>
                <w:webHidden/>
              </w:rPr>
              <w:fldChar w:fldCharType="begin"/>
            </w:r>
            <w:r>
              <w:rPr>
                <w:noProof/>
                <w:webHidden/>
              </w:rPr>
              <w:instrText xml:space="preserve"> PAGEREF _Toc185360071 \h </w:instrText>
            </w:r>
            <w:r>
              <w:rPr>
                <w:noProof/>
                <w:webHidden/>
              </w:rPr>
            </w:r>
            <w:r>
              <w:rPr>
                <w:noProof/>
                <w:webHidden/>
              </w:rPr>
              <w:fldChar w:fldCharType="separate"/>
            </w:r>
            <w:r>
              <w:rPr>
                <w:noProof/>
                <w:webHidden/>
              </w:rPr>
              <w:t>13</w:t>
            </w:r>
            <w:r>
              <w:rPr>
                <w:noProof/>
                <w:webHidden/>
              </w:rPr>
              <w:fldChar w:fldCharType="end"/>
            </w:r>
          </w:hyperlink>
        </w:p>
        <w:p w14:paraId="4042B5E4" w14:textId="050B9DFD" w:rsidR="00A6359F" w:rsidRDefault="00A6359F">
          <w:pPr>
            <w:pStyle w:val="TOC3"/>
            <w:tabs>
              <w:tab w:val="right" w:leader="dot" w:pos="9350"/>
            </w:tabs>
            <w:rPr>
              <w:rFonts w:eastAsiaTheme="minorEastAsia"/>
              <w:noProof/>
              <w:kern w:val="2"/>
              <w:szCs w:val="24"/>
              <w14:ligatures w14:val="standardContextual"/>
            </w:rPr>
          </w:pPr>
          <w:hyperlink w:anchor="_Toc185360072" w:history="1">
            <w:r w:rsidRPr="000C52B6">
              <w:rPr>
                <w:rStyle w:val="Hyperlink"/>
                <w:noProof/>
              </w:rPr>
              <w:t>4 Post Shaker Rig</w:t>
            </w:r>
            <w:r>
              <w:rPr>
                <w:noProof/>
                <w:webHidden/>
              </w:rPr>
              <w:tab/>
            </w:r>
            <w:r>
              <w:rPr>
                <w:noProof/>
                <w:webHidden/>
              </w:rPr>
              <w:fldChar w:fldCharType="begin"/>
            </w:r>
            <w:r>
              <w:rPr>
                <w:noProof/>
                <w:webHidden/>
              </w:rPr>
              <w:instrText xml:space="preserve"> PAGEREF _Toc185360072 \h </w:instrText>
            </w:r>
            <w:r>
              <w:rPr>
                <w:noProof/>
                <w:webHidden/>
              </w:rPr>
            </w:r>
            <w:r>
              <w:rPr>
                <w:noProof/>
                <w:webHidden/>
              </w:rPr>
              <w:fldChar w:fldCharType="separate"/>
            </w:r>
            <w:r>
              <w:rPr>
                <w:noProof/>
                <w:webHidden/>
              </w:rPr>
              <w:t>13</w:t>
            </w:r>
            <w:r>
              <w:rPr>
                <w:noProof/>
                <w:webHidden/>
              </w:rPr>
              <w:fldChar w:fldCharType="end"/>
            </w:r>
          </w:hyperlink>
        </w:p>
        <w:p w14:paraId="5A48D0D5" w14:textId="3883D33B" w:rsidR="00A6359F" w:rsidRDefault="00A6359F">
          <w:pPr>
            <w:pStyle w:val="TOC3"/>
            <w:tabs>
              <w:tab w:val="right" w:leader="dot" w:pos="9350"/>
            </w:tabs>
            <w:rPr>
              <w:rFonts w:eastAsiaTheme="minorEastAsia"/>
              <w:noProof/>
              <w:kern w:val="2"/>
              <w:szCs w:val="24"/>
              <w14:ligatures w14:val="standardContextual"/>
            </w:rPr>
          </w:pPr>
          <w:hyperlink w:anchor="_Toc185360073" w:history="1">
            <w:r w:rsidRPr="000C52B6">
              <w:rPr>
                <w:rStyle w:val="Hyperlink"/>
                <w:noProof/>
              </w:rPr>
              <w:t>7 Post Shaker Rig</w:t>
            </w:r>
            <w:r>
              <w:rPr>
                <w:noProof/>
                <w:webHidden/>
              </w:rPr>
              <w:tab/>
            </w:r>
            <w:r>
              <w:rPr>
                <w:noProof/>
                <w:webHidden/>
              </w:rPr>
              <w:fldChar w:fldCharType="begin"/>
            </w:r>
            <w:r>
              <w:rPr>
                <w:noProof/>
                <w:webHidden/>
              </w:rPr>
              <w:instrText xml:space="preserve"> PAGEREF _Toc185360073 \h </w:instrText>
            </w:r>
            <w:r>
              <w:rPr>
                <w:noProof/>
                <w:webHidden/>
              </w:rPr>
            </w:r>
            <w:r>
              <w:rPr>
                <w:noProof/>
                <w:webHidden/>
              </w:rPr>
              <w:fldChar w:fldCharType="separate"/>
            </w:r>
            <w:r>
              <w:rPr>
                <w:noProof/>
                <w:webHidden/>
              </w:rPr>
              <w:t>14</w:t>
            </w:r>
            <w:r>
              <w:rPr>
                <w:noProof/>
                <w:webHidden/>
              </w:rPr>
              <w:fldChar w:fldCharType="end"/>
            </w:r>
          </w:hyperlink>
        </w:p>
        <w:p w14:paraId="36804F86" w14:textId="21C326EB" w:rsidR="00A6359F" w:rsidRDefault="00A6359F">
          <w:pPr>
            <w:pStyle w:val="TOC3"/>
            <w:tabs>
              <w:tab w:val="right" w:leader="dot" w:pos="9350"/>
            </w:tabs>
            <w:rPr>
              <w:rFonts w:eastAsiaTheme="minorEastAsia"/>
              <w:noProof/>
              <w:kern w:val="2"/>
              <w:szCs w:val="24"/>
              <w14:ligatures w14:val="standardContextual"/>
            </w:rPr>
          </w:pPr>
          <w:hyperlink w:anchor="_Toc185360074" w:history="1">
            <w:r w:rsidRPr="000C52B6">
              <w:rPr>
                <w:rStyle w:val="Hyperlink"/>
                <w:noProof/>
              </w:rPr>
              <w:t>Kinematics and Compliance Testing</w:t>
            </w:r>
            <w:r>
              <w:rPr>
                <w:noProof/>
                <w:webHidden/>
              </w:rPr>
              <w:tab/>
            </w:r>
            <w:r>
              <w:rPr>
                <w:noProof/>
                <w:webHidden/>
              </w:rPr>
              <w:fldChar w:fldCharType="begin"/>
            </w:r>
            <w:r>
              <w:rPr>
                <w:noProof/>
                <w:webHidden/>
              </w:rPr>
              <w:instrText xml:space="preserve"> PAGEREF _Toc185360074 \h </w:instrText>
            </w:r>
            <w:r>
              <w:rPr>
                <w:noProof/>
                <w:webHidden/>
              </w:rPr>
            </w:r>
            <w:r>
              <w:rPr>
                <w:noProof/>
                <w:webHidden/>
              </w:rPr>
              <w:fldChar w:fldCharType="separate"/>
            </w:r>
            <w:r>
              <w:rPr>
                <w:noProof/>
                <w:webHidden/>
              </w:rPr>
              <w:t>16</w:t>
            </w:r>
            <w:r>
              <w:rPr>
                <w:noProof/>
                <w:webHidden/>
              </w:rPr>
              <w:fldChar w:fldCharType="end"/>
            </w:r>
          </w:hyperlink>
        </w:p>
        <w:p w14:paraId="7377A0D7" w14:textId="1B7DD89A" w:rsidR="00A6359F" w:rsidRDefault="00A6359F">
          <w:pPr>
            <w:pStyle w:val="TOC2"/>
            <w:tabs>
              <w:tab w:val="right" w:leader="dot" w:pos="9350"/>
            </w:tabs>
            <w:rPr>
              <w:rFonts w:eastAsiaTheme="minorEastAsia"/>
              <w:noProof/>
              <w:kern w:val="2"/>
              <w:szCs w:val="24"/>
              <w14:ligatures w14:val="standardContextual"/>
            </w:rPr>
          </w:pPr>
          <w:hyperlink w:anchor="_Toc185360075" w:history="1">
            <w:r w:rsidRPr="000C52B6">
              <w:rPr>
                <w:rStyle w:val="Hyperlink"/>
                <w:noProof/>
              </w:rPr>
              <w:t>Comparative assessment of candidate solutions</w:t>
            </w:r>
            <w:r>
              <w:rPr>
                <w:noProof/>
                <w:webHidden/>
              </w:rPr>
              <w:tab/>
            </w:r>
            <w:r>
              <w:rPr>
                <w:noProof/>
                <w:webHidden/>
              </w:rPr>
              <w:fldChar w:fldCharType="begin"/>
            </w:r>
            <w:r>
              <w:rPr>
                <w:noProof/>
                <w:webHidden/>
              </w:rPr>
              <w:instrText xml:space="preserve"> PAGEREF _Toc185360075 \h </w:instrText>
            </w:r>
            <w:r>
              <w:rPr>
                <w:noProof/>
                <w:webHidden/>
              </w:rPr>
            </w:r>
            <w:r>
              <w:rPr>
                <w:noProof/>
                <w:webHidden/>
              </w:rPr>
              <w:fldChar w:fldCharType="separate"/>
            </w:r>
            <w:r>
              <w:rPr>
                <w:noProof/>
                <w:webHidden/>
              </w:rPr>
              <w:t>19</w:t>
            </w:r>
            <w:r>
              <w:rPr>
                <w:noProof/>
                <w:webHidden/>
              </w:rPr>
              <w:fldChar w:fldCharType="end"/>
            </w:r>
          </w:hyperlink>
        </w:p>
        <w:p w14:paraId="4F625E27" w14:textId="5692BD59" w:rsidR="00A6359F" w:rsidRDefault="00A6359F">
          <w:pPr>
            <w:pStyle w:val="TOC1"/>
            <w:tabs>
              <w:tab w:val="right" w:leader="dot" w:pos="9350"/>
            </w:tabs>
            <w:rPr>
              <w:rFonts w:eastAsiaTheme="minorEastAsia"/>
              <w:noProof/>
              <w:kern w:val="2"/>
              <w:szCs w:val="24"/>
              <w14:ligatures w14:val="standardContextual"/>
            </w:rPr>
          </w:pPr>
          <w:hyperlink w:anchor="_Toc185360076" w:history="1">
            <w:r w:rsidRPr="000C52B6">
              <w:rPr>
                <w:rStyle w:val="Hyperlink"/>
                <w:noProof/>
              </w:rPr>
              <w:t>Project Recommendations</w:t>
            </w:r>
            <w:r>
              <w:rPr>
                <w:noProof/>
                <w:webHidden/>
              </w:rPr>
              <w:tab/>
            </w:r>
            <w:r>
              <w:rPr>
                <w:noProof/>
                <w:webHidden/>
              </w:rPr>
              <w:fldChar w:fldCharType="begin"/>
            </w:r>
            <w:r>
              <w:rPr>
                <w:noProof/>
                <w:webHidden/>
              </w:rPr>
              <w:instrText xml:space="preserve"> PAGEREF _Toc185360076 \h </w:instrText>
            </w:r>
            <w:r>
              <w:rPr>
                <w:noProof/>
                <w:webHidden/>
              </w:rPr>
            </w:r>
            <w:r>
              <w:rPr>
                <w:noProof/>
                <w:webHidden/>
              </w:rPr>
              <w:fldChar w:fldCharType="separate"/>
            </w:r>
            <w:r>
              <w:rPr>
                <w:noProof/>
                <w:webHidden/>
              </w:rPr>
              <w:t>20</w:t>
            </w:r>
            <w:r>
              <w:rPr>
                <w:noProof/>
                <w:webHidden/>
              </w:rPr>
              <w:fldChar w:fldCharType="end"/>
            </w:r>
          </w:hyperlink>
        </w:p>
        <w:p w14:paraId="0BC2D65D" w14:textId="0805F2C0" w:rsidR="00A6359F" w:rsidRDefault="00A6359F">
          <w:pPr>
            <w:pStyle w:val="TOC2"/>
            <w:tabs>
              <w:tab w:val="right" w:leader="dot" w:pos="9350"/>
            </w:tabs>
            <w:rPr>
              <w:rFonts w:eastAsiaTheme="minorEastAsia"/>
              <w:noProof/>
              <w:kern w:val="2"/>
              <w:szCs w:val="24"/>
              <w14:ligatures w14:val="standardContextual"/>
            </w:rPr>
          </w:pPr>
          <w:hyperlink w:anchor="_Toc185360077" w:history="1">
            <w:r w:rsidRPr="000C52B6">
              <w:rPr>
                <w:rStyle w:val="Hyperlink"/>
                <w:noProof/>
              </w:rPr>
              <w:t>Proposed solution</w:t>
            </w:r>
            <w:r>
              <w:rPr>
                <w:noProof/>
                <w:webHidden/>
              </w:rPr>
              <w:tab/>
            </w:r>
            <w:r>
              <w:rPr>
                <w:noProof/>
                <w:webHidden/>
              </w:rPr>
              <w:fldChar w:fldCharType="begin"/>
            </w:r>
            <w:r>
              <w:rPr>
                <w:noProof/>
                <w:webHidden/>
              </w:rPr>
              <w:instrText xml:space="preserve"> PAGEREF _Toc185360077 \h </w:instrText>
            </w:r>
            <w:r>
              <w:rPr>
                <w:noProof/>
                <w:webHidden/>
              </w:rPr>
            </w:r>
            <w:r>
              <w:rPr>
                <w:noProof/>
                <w:webHidden/>
              </w:rPr>
              <w:fldChar w:fldCharType="separate"/>
            </w:r>
            <w:r>
              <w:rPr>
                <w:noProof/>
                <w:webHidden/>
              </w:rPr>
              <w:t>20</w:t>
            </w:r>
            <w:r>
              <w:rPr>
                <w:noProof/>
                <w:webHidden/>
              </w:rPr>
              <w:fldChar w:fldCharType="end"/>
            </w:r>
          </w:hyperlink>
        </w:p>
        <w:p w14:paraId="4CA6593E" w14:textId="13CFD1ED" w:rsidR="00A6359F" w:rsidRDefault="00A6359F">
          <w:pPr>
            <w:pStyle w:val="TOC2"/>
            <w:tabs>
              <w:tab w:val="right" w:leader="dot" w:pos="9350"/>
            </w:tabs>
            <w:rPr>
              <w:rFonts w:eastAsiaTheme="minorEastAsia"/>
              <w:noProof/>
              <w:kern w:val="2"/>
              <w:szCs w:val="24"/>
              <w14:ligatures w14:val="standardContextual"/>
            </w:rPr>
          </w:pPr>
          <w:hyperlink w:anchor="_Toc185360078" w:history="1">
            <w:r w:rsidRPr="000C52B6">
              <w:rPr>
                <w:rStyle w:val="Hyperlink"/>
                <w:noProof/>
              </w:rPr>
              <w:t>Design and implementation challenges</w:t>
            </w:r>
            <w:r>
              <w:rPr>
                <w:noProof/>
                <w:webHidden/>
              </w:rPr>
              <w:tab/>
            </w:r>
            <w:r>
              <w:rPr>
                <w:noProof/>
                <w:webHidden/>
              </w:rPr>
              <w:fldChar w:fldCharType="begin"/>
            </w:r>
            <w:r>
              <w:rPr>
                <w:noProof/>
                <w:webHidden/>
              </w:rPr>
              <w:instrText xml:space="preserve"> PAGEREF _Toc185360078 \h </w:instrText>
            </w:r>
            <w:r>
              <w:rPr>
                <w:noProof/>
                <w:webHidden/>
              </w:rPr>
            </w:r>
            <w:r>
              <w:rPr>
                <w:noProof/>
                <w:webHidden/>
              </w:rPr>
              <w:fldChar w:fldCharType="separate"/>
            </w:r>
            <w:r>
              <w:rPr>
                <w:noProof/>
                <w:webHidden/>
              </w:rPr>
              <w:t>21</w:t>
            </w:r>
            <w:r>
              <w:rPr>
                <w:noProof/>
                <w:webHidden/>
              </w:rPr>
              <w:fldChar w:fldCharType="end"/>
            </w:r>
          </w:hyperlink>
        </w:p>
        <w:p w14:paraId="24BA86DA" w14:textId="3A16F2D4" w:rsidR="00A6359F" w:rsidRDefault="00A6359F">
          <w:pPr>
            <w:pStyle w:val="TOC2"/>
            <w:tabs>
              <w:tab w:val="right" w:leader="dot" w:pos="9350"/>
            </w:tabs>
            <w:rPr>
              <w:rFonts w:eastAsiaTheme="minorEastAsia"/>
              <w:noProof/>
              <w:kern w:val="2"/>
              <w:szCs w:val="24"/>
              <w14:ligatures w14:val="standardContextual"/>
            </w:rPr>
          </w:pPr>
          <w:hyperlink w:anchor="_Toc185360079" w:history="1">
            <w:r w:rsidRPr="000C52B6">
              <w:rPr>
                <w:rStyle w:val="Hyperlink"/>
                <w:noProof/>
              </w:rPr>
              <w:t>Anticipated project outcomes and impacts</w:t>
            </w:r>
            <w:r>
              <w:rPr>
                <w:noProof/>
                <w:webHidden/>
              </w:rPr>
              <w:tab/>
            </w:r>
            <w:r>
              <w:rPr>
                <w:noProof/>
                <w:webHidden/>
              </w:rPr>
              <w:fldChar w:fldCharType="begin"/>
            </w:r>
            <w:r>
              <w:rPr>
                <w:noProof/>
                <w:webHidden/>
              </w:rPr>
              <w:instrText xml:space="preserve"> PAGEREF _Toc185360079 \h </w:instrText>
            </w:r>
            <w:r>
              <w:rPr>
                <w:noProof/>
                <w:webHidden/>
              </w:rPr>
            </w:r>
            <w:r>
              <w:rPr>
                <w:noProof/>
                <w:webHidden/>
              </w:rPr>
              <w:fldChar w:fldCharType="separate"/>
            </w:r>
            <w:r>
              <w:rPr>
                <w:noProof/>
                <w:webHidden/>
              </w:rPr>
              <w:t>21</w:t>
            </w:r>
            <w:r>
              <w:rPr>
                <w:noProof/>
                <w:webHidden/>
              </w:rPr>
              <w:fldChar w:fldCharType="end"/>
            </w:r>
          </w:hyperlink>
        </w:p>
        <w:p w14:paraId="22D41F2E" w14:textId="265E906E" w:rsidR="00A6359F" w:rsidRDefault="00A6359F">
          <w:pPr>
            <w:pStyle w:val="TOC1"/>
            <w:tabs>
              <w:tab w:val="right" w:leader="dot" w:pos="9350"/>
            </w:tabs>
            <w:rPr>
              <w:rFonts w:eastAsiaTheme="minorEastAsia"/>
              <w:noProof/>
              <w:kern w:val="2"/>
              <w:szCs w:val="24"/>
              <w14:ligatures w14:val="standardContextual"/>
            </w:rPr>
          </w:pPr>
          <w:hyperlink w:anchor="_Toc185360080" w:history="1">
            <w:r w:rsidRPr="000C52B6">
              <w:rPr>
                <w:rStyle w:val="Hyperlink"/>
                <w:noProof/>
              </w:rPr>
              <w:t>References</w:t>
            </w:r>
            <w:r>
              <w:rPr>
                <w:noProof/>
                <w:webHidden/>
              </w:rPr>
              <w:tab/>
            </w:r>
            <w:r>
              <w:rPr>
                <w:noProof/>
                <w:webHidden/>
              </w:rPr>
              <w:fldChar w:fldCharType="begin"/>
            </w:r>
            <w:r>
              <w:rPr>
                <w:noProof/>
                <w:webHidden/>
              </w:rPr>
              <w:instrText xml:space="preserve"> PAGEREF _Toc185360080 \h </w:instrText>
            </w:r>
            <w:r>
              <w:rPr>
                <w:noProof/>
                <w:webHidden/>
              </w:rPr>
            </w:r>
            <w:r>
              <w:rPr>
                <w:noProof/>
                <w:webHidden/>
              </w:rPr>
              <w:fldChar w:fldCharType="separate"/>
            </w:r>
            <w:r>
              <w:rPr>
                <w:noProof/>
                <w:webHidden/>
              </w:rPr>
              <w:t>23</w:t>
            </w:r>
            <w:r>
              <w:rPr>
                <w:noProof/>
                <w:webHidden/>
              </w:rPr>
              <w:fldChar w:fldCharType="end"/>
            </w:r>
          </w:hyperlink>
        </w:p>
        <w:p w14:paraId="0CC801C1" w14:textId="3EBCF437" w:rsidR="0025356E" w:rsidRDefault="0025356E">
          <w:r>
            <w:rPr>
              <w:b/>
              <w:bCs/>
              <w:noProof/>
            </w:rPr>
            <w:fldChar w:fldCharType="end"/>
          </w:r>
        </w:p>
      </w:sdtContent>
    </w:sdt>
    <w:p w14:paraId="2BD48C99" w14:textId="7707F1F9" w:rsidR="00584B1C" w:rsidRDefault="00584B1C" w:rsidP="00567AA9">
      <w:pPr>
        <w:pStyle w:val="FrontMatterHdr"/>
        <w:spacing w:before="480"/>
      </w:pPr>
      <w:r w:rsidRPr="00584B1C">
        <w:t>List of Figures</w:t>
      </w:r>
    </w:p>
    <w:p w14:paraId="76AF63E6" w14:textId="0FFA1564" w:rsidR="00A6359F" w:rsidRDefault="00457F45">
      <w:pPr>
        <w:pStyle w:val="TableofFigures"/>
        <w:tabs>
          <w:tab w:val="right" w:leader="dot" w:pos="9350"/>
        </w:tabs>
        <w:rPr>
          <w:rFonts w:eastAsiaTheme="minorEastAsia"/>
          <w:noProof/>
          <w:kern w:val="2"/>
          <w:szCs w:val="24"/>
          <w14:ligatures w14:val="standardContextual"/>
        </w:rPr>
      </w:pPr>
      <w:r>
        <w:rPr>
          <w:sz w:val="22"/>
        </w:rPr>
        <w:fldChar w:fldCharType="begin"/>
      </w:r>
      <w:r>
        <w:instrText xml:space="preserve"> TOC \h \z \c "Figure" </w:instrText>
      </w:r>
      <w:r>
        <w:rPr>
          <w:sz w:val="22"/>
        </w:rPr>
        <w:fldChar w:fldCharType="separate"/>
      </w:r>
      <w:hyperlink w:anchor="_Toc185360081" w:history="1">
        <w:r w:rsidR="00A6359F" w:rsidRPr="00B96FCB">
          <w:rPr>
            <w:rStyle w:val="Hyperlink"/>
            <w:noProof/>
          </w:rPr>
          <w:t>Figure 1: Suspension System</w:t>
        </w:r>
        <w:r w:rsidR="00A6359F">
          <w:rPr>
            <w:noProof/>
            <w:webHidden/>
          </w:rPr>
          <w:tab/>
        </w:r>
        <w:r w:rsidR="00A6359F">
          <w:rPr>
            <w:noProof/>
            <w:webHidden/>
          </w:rPr>
          <w:fldChar w:fldCharType="begin"/>
        </w:r>
        <w:r w:rsidR="00A6359F">
          <w:rPr>
            <w:noProof/>
            <w:webHidden/>
          </w:rPr>
          <w:instrText xml:space="preserve"> PAGEREF _Toc185360081 \h </w:instrText>
        </w:r>
        <w:r w:rsidR="00A6359F">
          <w:rPr>
            <w:noProof/>
            <w:webHidden/>
          </w:rPr>
        </w:r>
        <w:r w:rsidR="00A6359F">
          <w:rPr>
            <w:noProof/>
            <w:webHidden/>
          </w:rPr>
          <w:fldChar w:fldCharType="separate"/>
        </w:r>
        <w:r w:rsidR="00A6359F">
          <w:rPr>
            <w:noProof/>
            <w:webHidden/>
          </w:rPr>
          <w:t>6</w:t>
        </w:r>
        <w:r w:rsidR="00A6359F">
          <w:rPr>
            <w:noProof/>
            <w:webHidden/>
          </w:rPr>
          <w:fldChar w:fldCharType="end"/>
        </w:r>
      </w:hyperlink>
    </w:p>
    <w:p w14:paraId="419860F8" w14:textId="762E80CB" w:rsidR="00A6359F" w:rsidRDefault="00A6359F">
      <w:pPr>
        <w:pStyle w:val="TableofFigures"/>
        <w:tabs>
          <w:tab w:val="right" w:leader="dot" w:pos="9350"/>
        </w:tabs>
        <w:rPr>
          <w:rFonts w:eastAsiaTheme="minorEastAsia"/>
          <w:noProof/>
          <w:kern w:val="2"/>
          <w:szCs w:val="24"/>
          <w14:ligatures w14:val="standardContextual"/>
        </w:rPr>
      </w:pPr>
      <w:hyperlink w:anchor="_Toc185360082" w:history="1">
        <w:r w:rsidRPr="00B96FCB">
          <w:rPr>
            <w:rStyle w:val="Hyperlink"/>
            <w:noProof/>
          </w:rPr>
          <w:t xml:space="preserve">Figure 2: Penske S-Link PHD-2 Shock Dynamometer </w:t>
        </w:r>
        <w:r w:rsidRPr="00B96FCB">
          <w:rPr>
            <w:rStyle w:val="Hyperlink"/>
            <w:rFonts w:ascii="Calibri" w:hAnsi="Calibri" w:cs="Calibri"/>
            <w:noProof/>
          </w:rPr>
          <w:t>(Penske Racing Shocks, n.d.)</w:t>
        </w:r>
        <w:r>
          <w:rPr>
            <w:noProof/>
            <w:webHidden/>
          </w:rPr>
          <w:tab/>
        </w:r>
        <w:r>
          <w:rPr>
            <w:noProof/>
            <w:webHidden/>
          </w:rPr>
          <w:fldChar w:fldCharType="begin"/>
        </w:r>
        <w:r>
          <w:rPr>
            <w:noProof/>
            <w:webHidden/>
          </w:rPr>
          <w:instrText xml:space="preserve"> PAGEREF _Toc185360082 \h </w:instrText>
        </w:r>
        <w:r>
          <w:rPr>
            <w:noProof/>
            <w:webHidden/>
          </w:rPr>
        </w:r>
        <w:r>
          <w:rPr>
            <w:noProof/>
            <w:webHidden/>
          </w:rPr>
          <w:fldChar w:fldCharType="separate"/>
        </w:r>
        <w:r>
          <w:rPr>
            <w:noProof/>
            <w:webHidden/>
          </w:rPr>
          <w:t>10</w:t>
        </w:r>
        <w:r>
          <w:rPr>
            <w:noProof/>
            <w:webHidden/>
          </w:rPr>
          <w:fldChar w:fldCharType="end"/>
        </w:r>
      </w:hyperlink>
    </w:p>
    <w:p w14:paraId="0DCCF206" w14:textId="59B88569" w:rsidR="00A6359F" w:rsidRDefault="00A6359F">
      <w:pPr>
        <w:pStyle w:val="TableofFigures"/>
        <w:tabs>
          <w:tab w:val="right" w:leader="dot" w:pos="9350"/>
        </w:tabs>
        <w:rPr>
          <w:rFonts w:eastAsiaTheme="minorEastAsia"/>
          <w:noProof/>
          <w:kern w:val="2"/>
          <w:szCs w:val="24"/>
          <w14:ligatures w14:val="standardContextual"/>
        </w:rPr>
      </w:pPr>
      <w:hyperlink w:anchor="_Toc185360083" w:history="1">
        <w:r w:rsidRPr="00B96FCB">
          <w:rPr>
            <w:rStyle w:val="Hyperlink"/>
            <w:noProof/>
          </w:rPr>
          <w:t>Figure 3: Shock dyno plot - Comparing damper adjustments (Courtesy of Temple Formula Racing)</w:t>
        </w:r>
        <w:r>
          <w:rPr>
            <w:noProof/>
            <w:webHidden/>
          </w:rPr>
          <w:tab/>
        </w:r>
        <w:r>
          <w:rPr>
            <w:noProof/>
            <w:webHidden/>
          </w:rPr>
          <w:fldChar w:fldCharType="begin"/>
        </w:r>
        <w:r>
          <w:rPr>
            <w:noProof/>
            <w:webHidden/>
          </w:rPr>
          <w:instrText xml:space="preserve"> PAGEREF _Toc185360083 \h </w:instrText>
        </w:r>
        <w:r>
          <w:rPr>
            <w:noProof/>
            <w:webHidden/>
          </w:rPr>
        </w:r>
        <w:r>
          <w:rPr>
            <w:noProof/>
            <w:webHidden/>
          </w:rPr>
          <w:fldChar w:fldCharType="separate"/>
        </w:r>
        <w:r>
          <w:rPr>
            <w:noProof/>
            <w:webHidden/>
          </w:rPr>
          <w:t>11</w:t>
        </w:r>
        <w:r>
          <w:rPr>
            <w:noProof/>
            <w:webHidden/>
          </w:rPr>
          <w:fldChar w:fldCharType="end"/>
        </w:r>
      </w:hyperlink>
    </w:p>
    <w:p w14:paraId="0A6D8130" w14:textId="650FDE98" w:rsidR="00A6359F" w:rsidRDefault="00A6359F">
      <w:pPr>
        <w:pStyle w:val="TableofFigures"/>
        <w:tabs>
          <w:tab w:val="right" w:leader="dot" w:pos="9350"/>
        </w:tabs>
        <w:rPr>
          <w:rFonts w:eastAsiaTheme="minorEastAsia"/>
          <w:noProof/>
          <w:kern w:val="2"/>
          <w:szCs w:val="24"/>
          <w14:ligatures w14:val="standardContextual"/>
        </w:rPr>
      </w:pPr>
      <w:hyperlink w:anchor="_Toc185360084" w:history="1">
        <w:r w:rsidRPr="00B96FCB">
          <w:rPr>
            <w:rStyle w:val="Hyperlink"/>
            <w:noProof/>
          </w:rPr>
          <w:t xml:space="preserve">Figure 4: How to read a dyno plot </w:t>
        </w:r>
        <w:r w:rsidRPr="00B96FCB">
          <w:rPr>
            <w:rStyle w:val="Hyperlink"/>
            <w:rFonts w:ascii="Calibri" w:hAnsi="Calibri" w:cs="Calibri"/>
            <w:noProof/>
          </w:rPr>
          <w:t>(Penske Racing Shocks, n.d.)</w:t>
        </w:r>
        <w:r>
          <w:rPr>
            <w:noProof/>
            <w:webHidden/>
          </w:rPr>
          <w:tab/>
        </w:r>
        <w:r>
          <w:rPr>
            <w:noProof/>
            <w:webHidden/>
          </w:rPr>
          <w:fldChar w:fldCharType="begin"/>
        </w:r>
        <w:r>
          <w:rPr>
            <w:noProof/>
            <w:webHidden/>
          </w:rPr>
          <w:instrText xml:space="preserve"> PAGEREF _Toc185360084 \h </w:instrText>
        </w:r>
        <w:r>
          <w:rPr>
            <w:noProof/>
            <w:webHidden/>
          </w:rPr>
        </w:r>
        <w:r>
          <w:rPr>
            <w:noProof/>
            <w:webHidden/>
          </w:rPr>
          <w:fldChar w:fldCharType="separate"/>
        </w:r>
        <w:r>
          <w:rPr>
            <w:noProof/>
            <w:webHidden/>
          </w:rPr>
          <w:t>11</w:t>
        </w:r>
        <w:r>
          <w:rPr>
            <w:noProof/>
            <w:webHidden/>
          </w:rPr>
          <w:fldChar w:fldCharType="end"/>
        </w:r>
      </w:hyperlink>
    </w:p>
    <w:p w14:paraId="2601B9F9" w14:textId="0EABDEEB" w:rsidR="00A6359F" w:rsidRDefault="00A6359F">
      <w:pPr>
        <w:pStyle w:val="TableofFigures"/>
        <w:tabs>
          <w:tab w:val="right" w:leader="dot" w:pos="9350"/>
        </w:tabs>
        <w:rPr>
          <w:rFonts w:eastAsiaTheme="minorEastAsia"/>
          <w:noProof/>
          <w:kern w:val="2"/>
          <w:szCs w:val="24"/>
          <w14:ligatures w14:val="standardContextual"/>
        </w:rPr>
      </w:pPr>
      <w:hyperlink w:anchor="_Toc185360085" w:history="1">
        <w:r w:rsidRPr="00B96FCB">
          <w:rPr>
            <w:rStyle w:val="Hyperlink"/>
            <w:noProof/>
          </w:rPr>
          <w:t xml:space="preserve">Figure 5: 4-Post Shaker Rig Layout </w:t>
        </w:r>
        <w:r w:rsidRPr="00B96FCB">
          <w:rPr>
            <w:rStyle w:val="Hyperlink"/>
            <w:rFonts w:ascii="Calibri" w:hAnsi="Calibri" w:cs="Calibri"/>
            <w:noProof/>
          </w:rPr>
          <w:t>(Bennett, 2012)</w:t>
        </w:r>
        <w:r>
          <w:rPr>
            <w:noProof/>
            <w:webHidden/>
          </w:rPr>
          <w:tab/>
        </w:r>
        <w:r>
          <w:rPr>
            <w:noProof/>
            <w:webHidden/>
          </w:rPr>
          <w:fldChar w:fldCharType="begin"/>
        </w:r>
        <w:r>
          <w:rPr>
            <w:noProof/>
            <w:webHidden/>
          </w:rPr>
          <w:instrText xml:space="preserve"> PAGEREF _Toc185360085 \h </w:instrText>
        </w:r>
        <w:r>
          <w:rPr>
            <w:noProof/>
            <w:webHidden/>
          </w:rPr>
        </w:r>
        <w:r>
          <w:rPr>
            <w:noProof/>
            <w:webHidden/>
          </w:rPr>
          <w:fldChar w:fldCharType="separate"/>
        </w:r>
        <w:r>
          <w:rPr>
            <w:noProof/>
            <w:webHidden/>
          </w:rPr>
          <w:t>13</w:t>
        </w:r>
        <w:r>
          <w:rPr>
            <w:noProof/>
            <w:webHidden/>
          </w:rPr>
          <w:fldChar w:fldCharType="end"/>
        </w:r>
      </w:hyperlink>
    </w:p>
    <w:p w14:paraId="2B484D64" w14:textId="15CCB65C" w:rsidR="00A6359F" w:rsidRDefault="00A6359F">
      <w:pPr>
        <w:pStyle w:val="TableofFigures"/>
        <w:tabs>
          <w:tab w:val="right" w:leader="dot" w:pos="9350"/>
        </w:tabs>
        <w:rPr>
          <w:rFonts w:eastAsiaTheme="minorEastAsia"/>
          <w:noProof/>
          <w:kern w:val="2"/>
          <w:szCs w:val="24"/>
          <w14:ligatures w14:val="standardContextual"/>
        </w:rPr>
      </w:pPr>
      <w:hyperlink w:anchor="_Toc185360086" w:history="1">
        <w:r w:rsidRPr="00B96FCB">
          <w:rPr>
            <w:rStyle w:val="Hyperlink"/>
            <w:noProof/>
          </w:rPr>
          <w:t xml:space="preserve">Figure 6: 4-Post Shaker Rig Top View </w:t>
        </w:r>
        <w:r w:rsidRPr="00B96FCB">
          <w:rPr>
            <w:rStyle w:val="Hyperlink"/>
            <w:rFonts w:ascii="Calibri" w:hAnsi="Calibri" w:cs="Calibri"/>
            <w:noProof/>
          </w:rPr>
          <w:t>(Bennett, 2012)</w:t>
        </w:r>
        <w:r>
          <w:rPr>
            <w:noProof/>
            <w:webHidden/>
          </w:rPr>
          <w:tab/>
        </w:r>
        <w:r>
          <w:rPr>
            <w:noProof/>
            <w:webHidden/>
          </w:rPr>
          <w:fldChar w:fldCharType="begin"/>
        </w:r>
        <w:r>
          <w:rPr>
            <w:noProof/>
            <w:webHidden/>
          </w:rPr>
          <w:instrText xml:space="preserve"> PAGEREF _Toc185360086 \h </w:instrText>
        </w:r>
        <w:r>
          <w:rPr>
            <w:noProof/>
            <w:webHidden/>
          </w:rPr>
        </w:r>
        <w:r>
          <w:rPr>
            <w:noProof/>
            <w:webHidden/>
          </w:rPr>
          <w:fldChar w:fldCharType="separate"/>
        </w:r>
        <w:r>
          <w:rPr>
            <w:noProof/>
            <w:webHidden/>
          </w:rPr>
          <w:t>14</w:t>
        </w:r>
        <w:r>
          <w:rPr>
            <w:noProof/>
            <w:webHidden/>
          </w:rPr>
          <w:fldChar w:fldCharType="end"/>
        </w:r>
      </w:hyperlink>
    </w:p>
    <w:p w14:paraId="0FCDB732" w14:textId="06AB6EE6" w:rsidR="00A6359F" w:rsidRDefault="00A6359F">
      <w:pPr>
        <w:pStyle w:val="TableofFigures"/>
        <w:tabs>
          <w:tab w:val="right" w:leader="dot" w:pos="9350"/>
        </w:tabs>
        <w:rPr>
          <w:rFonts w:eastAsiaTheme="minorEastAsia"/>
          <w:noProof/>
          <w:kern w:val="2"/>
          <w:szCs w:val="24"/>
          <w14:ligatures w14:val="standardContextual"/>
        </w:rPr>
      </w:pPr>
      <w:hyperlink w:anchor="_Toc185360087" w:history="1">
        <w:r w:rsidRPr="00B96FCB">
          <w:rPr>
            <w:rStyle w:val="Hyperlink"/>
            <w:noProof/>
          </w:rPr>
          <w:t>Figure 7: 7-Post Shaker Rig Setup</w:t>
        </w:r>
        <w:r>
          <w:rPr>
            <w:noProof/>
            <w:webHidden/>
          </w:rPr>
          <w:tab/>
        </w:r>
        <w:r>
          <w:rPr>
            <w:noProof/>
            <w:webHidden/>
          </w:rPr>
          <w:fldChar w:fldCharType="begin"/>
        </w:r>
        <w:r>
          <w:rPr>
            <w:noProof/>
            <w:webHidden/>
          </w:rPr>
          <w:instrText xml:space="preserve"> PAGEREF _Toc185360087 \h </w:instrText>
        </w:r>
        <w:r>
          <w:rPr>
            <w:noProof/>
            <w:webHidden/>
          </w:rPr>
        </w:r>
        <w:r>
          <w:rPr>
            <w:noProof/>
            <w:webHidden/>
          </w:rPr>
          <w:fldChar w:fldCharType="separate"/>
        </w:r>
        <w:r>
          <w:rPr>
            <w:noProof/>
            <w:webHidden/>
          </w:rPr>
          <w:t>15</w:t>
        </w:r>
        <w:r>
          <w:rPr>
            <w:noProof/>
            <w:webHidden/>
          </w:rPr>
          <w:fldChar w:fldCharType="end"/>
        </w:r>
      </w:hyperlink>
    </w:p>
    <w:p w14:paraId="61F99FAD" w14:textId="21FF3A60" w:rsidR="00A6359F" w:rsidRDefault="00A6359F">
      <w:pPr>
        <w:pStyle w:val="TableofFigures"/>
        <w:tabs>
          <w:tab w:val="right" w:leader="dot" w:pos="9350"/>
        </w:tabs>
        <w:rPr>
          <w:rFonts w:eastAsiaTheme="minorEastAsia"/>
          <w:noProof/>
          <w:kern w:val="2"/>
          <w:szCs w:val="24"/>
          <w14:ligatures w14:val="standardContextual"/>
        </w:rPr>
      </w:pPr>
      <w:hyperlink w:anchor="_Toc185360088" w:history="1">
        <w:r w:rsidRPr="00B96FCB">
          <w:rPr>
            <w:rStyle w:val="Hyperlink"/>
            <w:noProof/>
          </w:rPr>
          <w:t xml:space="preserve">Figure 8: Front ride height comparison between baseline and optimized </w:t>
        </w:r>
        <w:r w:rsidRPr="00B96FCB">
          <w:rPr>
            <w:rStyle w:val="Hyperlink"/>
            <w:rFonts w:ascii="Calibri" w:hAnsi="Calibri" w:cs="Calibri"/>
            <w:noProof/>
          </w:rPr>
          <w:t>(Kelly et al., 2002)</w:t>
        </w:r>
        <w:r>
          <w:rPr>
            <w:noProof/>
            <w:webHidden/>
          </w:rPr>
          <w:tab/>
        </w:r>
        <w:r>
          <w:rPr>
            <w:noProof/>
            <w:webHidden/>
          </w:rPr>
          <w:fldChar w:fldCharType="begin"/>
        </w:r>
        <w:r>
          <w:rPr>
            <w:noProof/>
            <w:webHidden/>
          </w:rPr>
          <w:instrText xml:space="preserve"> PAGEREF _Toc185360088 \h </w:instrText>
        </w:r>
        <w:r>
          <w:rPr>
            <w:noProof/>
            <w:webHidden/>
          </w:rPr>
        </w:r>
        <w:r>
          <w:rPr>
            <w:noProof/>
            <w:webHidden/>
          </w:rPr>
          <w:fldChar w:fldCharType="separate"/>
        </w:r>
        <w:r>
          <w:rPr>
            <w:noProof/>
            <w:webHidden/>
          </w:rPr>
          <w:t>16</w:t>
        </w:r>
        <w:r>
          <w:rPr>
            <w:noProof/>
            <w:webHidden/>
          </w:rPr>
          <w:fldChar w:fldCharType="end"/>
        </w:r>
      </w:hyperlink>
    </w:p>
    <w:p w14:paraId="406F97A0" w14:textId="7149E678" w:rsidR="00A6359F" w:rsidRDefault="00A6359F">
      <w:pPr>
        <w:pStyle w:val="TableofFigures"/>
        <w:tabs>
          <w:tab w:val="right" w:leader="dot" w:pos="9350"/>
        </w:tabs>
        <w:rPr>
          <w:rFonts w:eastAsiaTheme="minorEastAsia"/>
          <w:noProof/>
          <w:kern w:val="2"/>
          <w:szCs w:val="24"/>
          <w14:ligatures w14:val="standardContextual"/>
        </w:rPr>
      </w:pPr>
      <w:hyperlink w:anchor="_Toc185360089" w:history="1">
        <w:r w:rsidRPr="00B96FCB">
          <w:rPr>
            <w:rStyle w:val="Hyperlink"/>
            <w:noProof/>
          </w:rPr>
          <w:t xml:space="preserve">Figure 9: Kinematic testing simulator </w:t>
        </w:r>
        <w:r w:rsidRPr="00B96FCB">
          <w:rPr>
            <w:rStyle w:val="Hyperlink"/>
            <w:rFonts w:ascii="Calibri" w:hAnsi="Calibri" w:cs="Calibri"/>
            <w:noProof/>
          </w:rPr>
          <w:t>(Dodds &amp; Plummer, 2001)</w:t>
        </w:r>
        <w:r>
          <w:rPr>
            <w:noProof/>
            <w:webHidden/>
          </w:rPr>
          <w:tab/>
        </w:r>
        <w:r>
          <w:rPr>
            <w:noProof/>
            <w:webHidden/>
          </w:rPr>
          <w:fldChar w:fldCharType="begin"/>
        </w:r>
        <w:r>
          <w:rPr>
            <w:noProof/>
            <w:webHidden/>
          </w:rPr>
          <w:instrText xml:space="preserve"> PAGEREF _Toc185360089 \h </w:instrText>
        </w:r>
        <w:r>
          <w:rPr>
            <w:noProof/>
            <w:webHidden/>
          </w:rPr>
        </w:r>
        <w:r>
          <w:rPr>
            <w:noProof/>
            <w:webHidden/>
          </w:rPr>
          <w:fldChar w:fldCharType="separate"/>
        </w:r>
        <w:r>
          <w:rPr>
            <w:noProof/>
            <w:webHidden/>
          </w:rPr>
          <w:t>17</w:t>
        </w:r>
        <w:r>
          <w:rPr>
            <w:noProof/>
            <w:webHidden/>
          </w:rPr>
          <w:fldChar w:fldCharType="end"/>
        </w:r>
      </w:hyperlink>
    </w:p>
    <w:p w14:paraId="14189E8F" w14:textId="177FE17B" w:rsidR="00A6359F" w:rsidRDefault="00A6359F">
      <w:pPr>
        <w:pStyle w:val="TableofFigures"/>
        <w:tabs>
          <w:tab w:val="right" w:leader="dot" w:pos="9350"/>
        </w:tabs>
        <w:rPr>
          <w:rFonts w:eastAsiaTheme="minorEastAsia"/>
          <w:noProof/>
          <w:kern w:val="2"/>
          <w:szCs w:val="24"/>
          <w14:ligatures w14:val="standardContextual"/>
        </w:rPr>
      </w:pPr>
      <w:hyperlink w:anchor="_Toc185360090" w:history="1">
        <w:r w:rsidRPr="00B96FCB">
          <w:rPr>
            <w:rStyle w:val="Hyperlink"/>
            <w:noProof/>
          </w:rPr>
          <w:t xml:space="preserve">Figure 10: Influence of stabilizer bar on the change of tire’s toe angle </w:t>
        </w:r>
        <w:r w:rsidRPr="00B96FCB">
          <w:rPr>
            <w:rStyle w:val="Hyperlink"/>
            <w:rFonts w:ascii="Calibri" w:hAnsi="Calibri" w:cs="Calibri"/>
            <w:noProof/>
          </w:rPr>
          <w:t xml:space="preserve">(Jing et al., </w:t>
        </w:r>
        <w:r w:rsidRPr="00B96FCB">
          <w:rPr>
            <w:rStyle w:val="Hyperlink"/>
            <w:noProof/>
          </w:rPr>
          <w:t>2017</w:t>
        </w:r>
        <w:r w:rsidRPr="00B96FCB">
          <w:rPr>
            <w:rStyle w:val="Hyperlink"/>
            <w:rFonts w:ascii="Calibri" w:hAnsi="Calibri" w:cs="Calibri"/>
            <w:noProof/>
          </w:rPr>
          <w:t>)</w:t>
        </w:r>
        <w:r>
          <w:rPr>
            <w:noProof/>
            <w:webHidden/>
          </w:rPr>
          <w:tab/>
        </w:r>
        <w:r>
          <w:rPr>
            <w:noProof/>
            <w:webHidden/>
          </w:rPr>
          <w:fldChar w:fldCharType="begin"/>
        </w:r>
        <w:r>
          <w:rPr>
            <w:noProof/>
            <w:webHidden/>
          </w:rPr>
          <w:instrText xml:space="preserve"> PAGEREF _Toc185360090 \h </w:instrText>
        </w:r>
        <w:r>
          <w:rPr>
            <w:noProof/>
            <w:webHidden/>
          </w:rPr>
        </w:r>
        <w:r>
          <w:rPr>
            <w:noProof/>
            <w:webHidden/>
          </w:rPr>
          <w:fldChar w:fldCharType="separate"/>
        </w:r>
        <w:r>
          <w:rPr>
            <w:noProof/>
            <w:webHidden/>
          </w:rPr>
          <w:t>18</w:t>
        </w:r>
        <w:r>
          <w:rPr>
            <w:noProof/>
            <w:webHidden/>
          </w:rPr>
          <w:fldChar w:fldCharType="end"/>
        </w:r>
      </w:hyperlink>
    </w:p>
    <w:p w14:paraId="0F8787BA" w14:textId="6BEE39DB" w:rsidR="00A6359F" w:rsidRDefault="00A6359F">
      <w:pPr>
        <w:pStyle w:val="TableofFigures"/>
        <w:tabs>
          <w:tab w:val="right" w:leader="dot" w:pos="9350"/>
        </w:tabs>
        <w:rPr>
          <w:rFonts w:eastAsiaTheme="minorEastAsia"/>
          <w:noProof/>
          <w:kern w:val="2"/>
          <w:szCs w:val="24"/>
          <w14:ligatures w14:val="standardContextual"/>
        </w:rPr>
      </w:pPr>
      <w:hyperlink w:anchor="_Toc185360091" w:history="1">
        <w:r w:rsidRPr="00B96FCB">
          <w:rPr>
            <w:rStyle w:val="Hyperlink"/>
            <w:noProof/>
          </w:rPr>
          <w:t xml:space="preserve">Figure 11: The effect of different settings on the toe angle of the suspension </w:t>
        </w:r>
        <w:r w:rsidRPr="00B96FCB">
          <w:rPr>
            <w:rStyle w:val="Hyperlink"/>
            <w:rFonts w:ascii="Calibri" w:hAnsi="Calibri" w:cs="Calibri"/>
            <w:noProof/>
          </w:rPr>
          <w:t>(Jing et al., 2017)</w:t>
        </w:r>
        <w:r>
          <w:rPr>
            <w:noProof/>
            <w:webHidden/>
          </w:rPr>
          <w:tab/>
        </w:r>
        <w:r>
          <w:rPr>
            <w:noProof/>
            <w:webHidden/>
          </w:rPr>
          <w:fldChar w:fldCharType="begin"/>
        </w:r>
        <w:r>
          <w:rPr>
            <w:noProof/>
            <w:webHidden/>
          </w:rPr>
          <w:instrText xml:space="preserve"> PAGEREF _Toc185360091 \h </w:instrText>
        </w:r>
        <w:r>
          <w:rPr>
            <w:noProof/>
            <w:webHidden/>
          </w:rPr>
        </w:r>
        <w:r>
          <w:rPr>
            <w:noProof/>
            <w:webHidden/>
          </w:rPr>
          <w:fldChar w:fldCharType="separate"/>
        </w:r>
        <w:r>
          <w:rPr>
            <w:noProof/>
            <w:webHidden/>
          </w:rPr>
          <w:t>18</w:t>
        </w:r>
        <w:r>
          <w:rPr>
            <w:noProof/>
            <w:webHidden/>
          </w:rPr>
          <w:fldChar w:fldCharType="end"/>
        </w:r>
      </w:hyperlink>
    </w:p>
    <w:p w14:paraId="1422830E" w14:textId="5D6EB1C0" w:rsidR="00584B1C" w:rsidRDefault="00457F45" w:rsidP="00567AA9">
      <w:pPr>
        <w:pStyle w:val="FrontMatterHdr"/>
        <w:spacing w:before="480"/>
      </w:pPr>
      <w:r>
        <w:fldChar w:fldCharType="end"/>
      </w:r>
      <w:r w:rsidR="00584B1C" w:rsidRPr="00584B1C">
        <w:t>List of Tables</w:t>
      </w:r>
    </w:p>
    <w:p w14:paraId="50793FFC" w14:textId="3E038B1F" w:rsidR="00A6359F" w:rsidRDefault="00A71C7A">
      <w:pPr>
        <w:pStyle w:val="TableofFigures"/>
        <w:tabs>
          <w:tab w:val="right" w:leader="dot" w:pos="9350"/>
        </w:tabs>
        <w:rPr>
          <w:rFonts w:eastAsiaTheme="minorEastAsia"/>
          <w:noProof/>
          <w:kern w:val="2"/>
          <w:szCs w:val="24"/>
          <w14:ligatures w14:val="standardContextual"/>
        </w:rPr>
      </w:pPr>
      <w:r>
        <w:rPr>
          <w:sz w:val="22"/>
        </w:rPr>
        <w:fldChar w:fldCharType="begin"/>
      </w:r>
      <w:r>
        <w:instrText xml:space="preserve"> TOC \h \z \c "Table" </w:instrText>
      </w:r>
      <w:r>
        <w:rPr>
          <w:sz w:val="22"/>
        </w:rPr>
        <w:fldChar w:fldCharType="separate"/>
      </w:r>
      <w:hyperlink w:anchor="_Toc185360092" w:history="1">
        <w:r w:rsidR="00A6359F" w:rsidRPr="007E2B22">
          <w:rPr>
            <w:rStyle w:val="Hyperlink"/>
            <w:noProof/>
          </w:rPr>
          <w:t xml:space="preserve">Table 1: Potential Suspension Setup Options </w:t>
        </w:r>
        <w:r w:rsidR="00A6359F" w:rsidRPr="007E2B22">
          <w:rPr>
            <w:rStyle w:val="Hyperlink"/>
            <w:rFonts w:ascii="Calibri" w:hAnsi="Calibri" w:cs="Calibri"/>
            <w:noProof/>
          </w:rPr>
          <w:t>(Boggs, 2009)</w:t>
        </w:r>
        <w:r w:rsidR="00A6359F">
          <w:rPr>
            <w:noProof/>
            <w:webHidden/>
          </w:rPr>
          <w:tab/>
        </w:r>
        <w:r w:rsidR="00A6359F">
          <w:rPr>
            <w:noProof/>
            <w:webHidden/>
          </w:rPr>
          <w:fldChar w:fldCharType="begin"/>
        </w:r>
        <w:r w:rsidR="00A6359F">
          <w:rPr>
            <w:noProof/>
            <w:webHidden/>
          </w:rPr>
          <w:instrText xml:space="preserve"> PAGEREF _Toc185360092 \h </w:instrText>
        </w:r>
        <w:r w:rsidR="00A6359F">
          <w:rPr>
            <w:noProof/>
            <w:webHidden/>
          </w:rPr>
        </w:r>
        <w:r w:rsidR="00A6359F">
          <w:rPr>
            <w:noProof/>
            <w:webHidden/>
          </w:rPr>
          <w:fldChar w:fldCharType="separate"/>
        </w:r>
        <w:r w:rsidR="00A6359F">
          <w:rPr>
            <w:noProof/>
            <w:webHidden/>
          </w:rPr>
          <w:t>8</w:t>
        </w:r>
        <w:r w:rsidR="00A6359F">
          <w:rPr>
            <w:noProof/>
            <w:webHidden/>
          </w:rPr>
          <w:fldChar w:fldCharType="end"/>
        </w:r>
      </w:hyperlink>
    </w:p>
    <w:p w14:paraId="5698973D" w14:textId="169E0273" w:rsidR="00A6359F" w:rsidRDefault="00A6359F">
      <w:pPr>
        <w:pStyle w:val="TableofFigures"/>
        <w:tabs>
          <w:tab w:val="right" w:leader="dot" w:pos="9350"/>
        </w:tabs>
        <w:rPr>
          <w:rFonts w:eastAsiaTheme="minorEastAsia"/>
          <w:noProof/>
          <w:kern w:val="2"/>
          <w:szCs w:val="24"/>
          <w14:ligatures w14:val="standardContextual"/>
        </w:rPr>
      </w:pPr>
      <w:hyperlink w:anchor="_Toc185360093" w:history="1">
        <w:r w:rsidRPr="007E2B22">
          <w:rPr>
            <w:rStyle w:val="Hyperlink"/>
            <w:noProof/>
          </w:rPr>
          <w:t>Table 2: Comparison of Candidate Solutions</w:t>
        </w:r>
        <w:r>
          <w:rPr>
            <w:noProof/>
            <w:webHidden/>
          </w:rPr>
          <w:tab/>
        </w:r>
        <w:r>
          <w:rPr>
            <w:noProof/>
            <w:webHidden/>
          </w:rPr>
          <w:fldChar w:fldCharType="begin"/>
        </w:r>
        <w:r>
          <w:rPr>
            <w:noProof/>
            <w:webHidden/>
          </w:rPr>
          <w:instrText xml:space="preserve"> PAGEREF _Toc185360093 \h </w:instrText>
        </w:r>
        <w:r>
          <w:rPr>
            <w:noProof/>
            <w:webHidden/>
          </w:rPr>
        </w:r>
        <w:r>
          <w:rPr>
            <w:noProof/>
            <w:webHidden/>
          </w:rPr>
          <w:fldChar w:fldCharType="separate"/>
        </w:r>
        <w:r>
          <w:rPr>
            <w:noProof/>
            <w:webHidden/>
          </w:rPr>
          <w:t>19</w:t>
        </w:r>
        <w:r>
          <w:rPr>
            <w:noProof/>
            <w:webHidden/>
          </w:rPr>
          <w:fldChar w:fldCharType="end"/>
        </w:r>
      </w:hyperlink>
    </w:p>
    <w:p w14:paraId="589F41E3" w14:textId="36EEE031"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00D51A67">
      <w:pPr>
        <w:pStyle w:val="Heading1"/>
        <w:rPr>
          <w:szCs w:val="32"/>
        </w:rPr>
      </w:pPr>
      <w:bookmarkStart w:id="2" w:name="_Toc185360060"/>
      <w:r>
        <w:lastRenderedPageBreak/>
        <w:t>Problem Analysis</w:t>
      </w:r>
      <w:bookmarkEnd w:id="2"/>
    </w:p>
    <w:p w14:paraId="2A6EE7E8" w14:textId="77777777" w:rsidR="00584B1C" w:rsidRDefault="31AB8FB0" w:rsidP="006C39FA">
      <w:pPr>
        <w:pStyle w:val="Heading2"/>
      </w:pPr>
      <w:bookmarkStart w:id="3" w:name="_Toc185360061"/>
      <w:r w:rsidRPr="009D205E">
        <w:t>Overview</w:t>
      </w:r>
      <w:r>
        <w:t xml:space="preserve"> of problem and its significance</w:t>
      </w:r>
      <w:bookmarkEnd w:id="3"/>
    </w:p>
    <w:p w14:paraId="5C265E14" w14:textId="4CABE88E"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w:t>
      </w:r>
      <w:r w:rsidR="00E92BDE">
        <w:t>, and the</w:t>
      </w:r>
      <w:r w:rsidR="00AF68DC">
        <w:t xml:space="preserve"> weight of </w:t>
      </w:r>
      <w:r w:rsidR="00E92BDE">
        <w:t>fuel burn-off</w:t>
      </w:r>
      <w:r w:rsidR="00AF68DC">
        <w:t>.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w:t>
      </w:r>
      <w:r w:rsidR="00E92BDE">
        <w:t>15-minute</w:t>
      </w:r>
      <w:r w:rsidR="00CD2117">
        <w:t xml:space="preserve"> sprints to </w:t>
      </w:r>
      <w:r w:rsidR="009E7132">
        <w:t>24-hour</w:t>
      </w:r>
      <w:r w:rsidR="00CD2117">
        <w:t xml:space="preserve"> endurance formats. Either way, the race setup will be such that the vehicle is consistently drivable, has minimal tire wear, and is fuel efficient.</w:t>
      </w:r>
    </w:p>
    <w:p w14:paraId="57B78E7F" w14:textId="55A52049" w:rsidR="00B025C4" w:rsidRPr="009D3DCD" w:rsidRDefault="00B025C4" w:rsidP="009D3DCD">
      <w:r>
        <w:tab/>
      </w:r>
      <w:r w:rsidR="00F71D19">
        <w:t xml:space="preserve">As testing time is limited, the methods used to dial in a </w:t>
      </w:r>
      <w:r w:rsidR="00E92BDE">
        <w:t>vehicle’s</w:t>
      </w:r>
      <w:r w:rsidR="00F71D19">
        <w:t xml:space="preserve"> setup </w:t>
      </w:r>
      <w:r w:rsidR="009E7132">
        <w:t>have</w:t>
      </w:r>
      <w:r w:rsidR="00F71D19">
        <w:t xml:space="preserve"> become increasingly important. Racecar Engineering magazine suggests that for teams to be competitive they have to take advantage of simulation tools</w:t>
      </w:r>
      <w:r w:rsidR="003672FE">
        <w:t xml:space="preserve"> </w:t>
      </w:r>
      <w:r w:rsidR="003672FE">
        <w:fldChar w:fldCharType="begin"/>
      </w:r>
      <w:r w:rsidR="003672FE">
        <w:instrText xml:space="preserve"> ADDIN ZOTERO_ITEM CSL_CITATION {"citationID":"XABgTNbW","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3672FE">
        <w:fldChar w:fldCharType="separate"/>
      </w:r>
      <w:r w:rsidR="003672FE" w:rsidRPr="003672FE">
        <w:rPr>
          <w:rFonts w:ascii="Calibri" w:hAnsi="Calibri" w:cs="Calibri"/>
        </w:rPr>
        <w:t>(Segers, 2014)</w:t>
      </w:r>
      <w:r w:rsidR="003672FE">
        <w:fldChar w:fldCharType="end"/>
      </w:r>
      <w:r w:rsidR="00F71D19">
        <w:t xml:space="preserve">. Improvements in technology have allowed the </w:t>
      </w:r>
      <w:r w:rsidR="00E92BDE">
        <w:t>racing</w:t>
      </w:r>
      <w:r w:rsidR="00F71D19">
        <w:t xml:space="preserve"> car to be analyzed before it ever touches pavement.</w:t>
      </w:r>
      <w:r w:rsidR="00DE204C">
        <w:t xml:space="preserve"> </w:t>
      </w:r>
      <w:r w:rsidR="0068554C" w:rsidRPr="0068554C">
        <w:t>Suspension setup</w:t>
      </w:r>
      <w:r w:rsidR="00E9740A" w:rsidRPr="0068554C">
        <w:t xml:space="preserve"> is</w:t>
      </w:r>
      <w:r w:rsidR="0068554C" w:rsidRPr="0068554C">
        <w:t xml:space="preserve"> hypersensitive to specific drivers and tracks.</w:t>
      </w:r>
      <w:r w:rsidR="00865E16">
        <w:t xml:space="preserve"> An effective solution will allow racing teams to develop the most complete setup package for their car before arriving </w:t>
      </w:r>
      <w:r w:rsidR="00E92BDE">
        <w:t>at</w:t>
      </w:r>
      <w:r w:rsidR="00865E16">
        <w:t xml:space="preserve"> the </w:t>
      </w:r>
      <w:r w:rsidR="009E7132">
        <w:t>racetrack</w:t>
      </w:r>
      <w:r w:rsidR="00865E16">
        <w:t xml:space="preserve"> so they can be competitive.</w:t>
      </w:r>
    </w:p>
    <w:p w14:paraId="7BC3751C" w14:textId="77777777" w:rsidR="00584B1C" w:rsidRDefault="31AB8FB0" w:rsidP="006C39FA">
      <w:pPr>
        <w:pStyle w:val="Heading2"/>
      </w:pPr>
      <w:bookmarkStart w:id="4" w:name="_Toc185360062"/>
      <w:r>
        <w:t>STEM fundamentals of problem</w:t>
      </w:r>
      <w:bookmarkEnd w:id="4"/>
    </w:p>
    <w:p w14:paraId="34FE44F0" w14:textId="1AB4856A" w:rsidR="0052774C"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DB58BF">
        <w:fldChar w:fldCharType="begin"/>
      </w:r>
      <w:r w:rsidR="00DB58BF">
        <w:instrText xml:space="preserve"> ADDIN ZOTERO_ITEM CSL_CITATION {"citationID":"FQUfMJj4","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DB58BF">
        <w:fldChar w:fldCharType="separate"/>
      </w:r>
      <w:r w:rsidR="00DB58BF" w:rsidRPr="00DB58BF">
        <w:rPr>
          <w:rFonts w:ascii="Calibri" w:hAnsi="Calibri" w:cs="Calibri"/>
        </w:rPr>
        <w:t>(Smith, 1978)</w:t>
      </w:r>
      <w:r w:rsidR="00DB58BF">
        <w:fldChar w:fldCharType="end"/>
      </w:r>
      <w:r>
        <w:t>.</w:t>
      </w:r>
      <w:r w:rsidR="00BD1012">
        <w:t xml:space="preserve"> </w:t>
      </w:r>
      <w:r w:rsidR="0052774C">
        <w:t>Therefore, racecar tires are sensitive to variations in loading and relative position to the ground</w:t>
      </w:r>
      <w:r w:rsidR="00DB58BF">
        <w:t xml:space="preserve"> </w:t>
      </w:r>
      <w:r w:rsidR="00DB58BF">
        <w:fldChar w:fldCharType="begin"/>
      </w:r>
      <w:r w:rsidR="00DB58BF">
        <w:instrText xml:space="preserve"> ADDIN ZOTERO_ITEM CSL_CITATION {"citationID":"EdN6WxWt","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DB58BF">
        <w:fldChar w:fldCharType="separate"/>
      </w:r>
      <w:r w:rsidR="00DB58BF" w:rsidRPr="00DB58BF">
        <w:rPr>
          <w:rFonts w:ascii="Calibri" w:hAnsi="Calibri" w:cs="Calibri"/>
        </w:rPr>
        <w:t>(Smith, 1978)</w:t>
      </w:r>
      <w:r w:rsidR="00DB58BF">
        <w:fldChar w:fldCharType="end"/>
      </w:r>
      <w:r w:rsidR="0052774C">
        <w:t xml:space="preserve">. </w:t>
      </w:r>
    </w:p>
    <w:p w14:paraId="5DD7CA1F" w14:textId="325AB696" w:rsidR="00732B4A" w:rsidRDefault="00BD1012" w:rsidP="004A4699">
      <w:pPr>
        <w:ind w:firstLine="360"/>
      </w:pPr>
      <w:r>
        <w:t xml:space="preserve">There are two modes in which tires interact with the vehicle to produce traction – mechanically and aerodynamically. Mechanical grip is </w:t>
      </w:r>
      <w:r w:rsidR="00B71782">
        <w:t xml:space="preserve">the </w:t>
      </w:r>
      <w:r>
        <w:t xml:space="preserve">result of </w:t>
      </w:r>
      <w:r w:rsidR="00B71782">
        <w:t xml:space="preserve">the </w:t>
      </w:r>
      <w:r>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t xml:space="preserve"> Aerodynamic grip</w:t>
      </w:r>
      <w:r w:rsidR="00FB4424">
        <w:t>,</w:t>
      </w:r>
      <w:r>
        <w:t xml:space="preserve"> </w:t>
      </w:r>
      <w:r w:rsidR="00632467">
        <w:t>which is produced by wings and bodywork</w:t>
      </w:r>
      <w:r w:rsidR="00FB4424">
        <w:t>,</w:t>
      </w:r>
      <w:r w:rsidR="00632467">
        <w:t xml:space="preserve"> </w:t>
      </w:r>
      <w:r>
        <w:t xml:space="preserve">takes </w:t>
      </w:r>
      <w:r w:rsidR="00E92BDE">
        <w:t>effect</w:t>
      </w:r>
      <w:r>
        <w:t xml:space="preserve"> at higher speeds a</w:t>
      </w:r>
      <w:r w:rsidR="00632467">
        <w:t>nd is dependent on vehicle ride height and attitude.</w:t>
      </w:r>
      <w:r w:rsidR="004A4699">
        <w:t xml:space="preserve"> </w:t>
      </w:r>
    </w:p>
    <w:p w14:paraId="4FF85B8F" w14:textId="778AC5E1" w:rsidR="006A038E" w:rsidRDefault="004A4699" w:rsidP="006A038E">
      <w:pPr>
        <w:ind w:firstLine="360"/>
      </w:pPr>
      <w:r>
        <w:lastRenderedPageBreak/>
        <w:t>Many of a vehicle</w:t>
      </w:r>
      <w:r w:rsidR="00E92BDE">
        <w:t>’</w:t>
      </w:r>
      <w:r>
        <w:t xml:space="preserv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4">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20BE3197" w14:textId="2E3CDDB7" w:rsidR="008A52B2" w:rsidRDefault="008A52B2" w:rsidP="00140FB2">
      <w:pPr>
        <w:pStyle w:val="Caption"/>
      </w:pPr>
      <w:bookmarkStart w:id="5" w:name="_Ref182253628"/>
      <w:bookmarkStart w:id="6" w:name="_Ref182253620"/>
      <w:bookmarkStart w:id="7" w:name="_Toc185360081"/>
      <w:r>
        <w:t xml:space="preserve">Figure </w:t>
      </w:r>
      <w:fldSimple w:instr=" SEQ Figure \* ARABIC ">
        <w:r w:rsidR="006A70C6">
          <w:rPr>
            <w:noProof/>
          </w:rPr>
          <w:t>1</w:t>
        </w:r>
      </w:fldSimple>
      <w:bookmarkEnd w:id="5"/>
      <w:r>
        <w:t xml:space="preserve">: Suspension </w:t>
      </w:r>
      <w:bookmarkEnd w:id="6"/>
      <w:r w:rsidR="00BE2A08">
        <w:t>System</w:t>
      </w:r>
      <w:bookmarkEnd w:id="7"/>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7CB8E1D1" w14:textId="73F86457" w:rsidR="00A56E33" w:rsidRPr="003A63EF" w:rsidRDefault="00E27D18" w:rsidP="00A56E33">
      <w:pPr>
        <w:ind w:firstLine="360"/>
      </w:pPr>
      <w:r>
        <w:t>Since one goal of improving suspension performance is minimizing wheel load divergence</w:t>
      </w:r>
      <w:r w:rsidR="009B6704">
        <w:t xml:space="preserve"> </w:t>
      </w:r>
      <w:r w:rsidR="009B6704">
        <w:fldChar w:fldCharType="begin"/>
      </w:r>
      <w:r w:rsidR="009B6704">
        <w:instrText xml:space="preserve"> ADDIN ZOTERO_ITEM CSL_CITATION {"citationID":"fQUAzadA","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9B6704">
        <w:fldChar w:fldCharType="separate"/>
      </w:r>
      <w:r w:rsidR="009B6704" w:rsidRPr="009B6704">
        <w:rPr>
          <w:rFonts w:ascii="Calibri" w:hAnsi="Calibri" w:cs="Calibri"/>
        </w:rPr>
        <w:t>(Kelly et al., 2002)</w:t>
      </w:r>
      <w:r w:rsidR="009B6704">
        <w:fldChar w:fldCharType="end"/>
      </w:r>
      <w:r>
        <w:t>, the data gathered needs to</w:t>
      </w:r>
      <w:r w:rsidR="00E92BDE">
        <w:t xml:space="preserve"> be</w:t>
      </w:r>
      <w:r>
        <w:t xml:space="preserve"> organized appropriately.</w:t>
      </w:r>
      <w:r w:rsidR="00A56E33" w:rsidRPr="00A56E33">
        <w:t xml:space="preserve"> </w:t>
      </w:r>
      <w:r w:rsidR="00A56E33">
        <w:t xml:space="preserve">It is widely understood that minimizing normal load variation of each tire will result in better vehicle handling </w:t>
      </w:r>
      <w:r w:rsidR="00A56E33">
        <w:fldChar w:fldCharType="begin"/>
      </w:r>
      <w:r w:rsidR="00A56E33">
        <w:instrText xml:space="preserve"> ADDIN ZOTERO_ITEM CSL_CITATION {"citationID":"JUk6FVaQ","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56E33">
        <w:fldChar w:fldCharType="separate"/>
      </w:r>
      <w:r w:rsidR="00A56E33" w:rsidRPr="00166ACD">
        <w:rPr>
          <w:rFonts w:ascii="Calibri" w:hAnsi="Calibri" w:cs="Calibri"/>
        </w:rPr>
        <w:t>(Kelly et al., 2002)</w:t>
      </w:r>
      <w:r w:rsidR="00A56E33">
        <w:fldChar w:fldCharType="end"/>
      </w:r>
      <w:r w:rsidR="00A56E33">
        <w:t xml:space="preserve">. Since more downforce is created at lower ride height, having better control of the vehicle’s platform is critical </w:t>
      </w:r>
      <w:r w:rsidR="00A56E33">
        <w:fldChar w:fldCharType="begin"/>
      </w:r>
      <w:r w:rsidR="00A56E33">
        <w:instrText xml:space="preserve"> ADDIN ZOTERO_ITEM CSL_CITATION {"citationID":"1khre5QW","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56E33">
        <w:fldChar w:fldCharType="separate"/>
      </w:r>
      <w:r w:rsidR="00A56E33" w:rsidRPr="00166ACD">
        <w:rPr>
          <w:rFonts w:ascii="Calibri" w:hAnsi="Calibri" w:cs="Calibri"/>
        </w:rPr>
        <w:t>(Kelly et al., 2002)</w:t>
      </w:r>
      <w:r w:rsidR="00A56E33">
        <w:fldChar w:fldCharType="end"/>
      </w:r>
      <w:r w:rsidR="00A56E33">
        <w:t>. Being able to run the vehicle as low as possible without upsetting the chassis and suspension will allow the most traction to be extracted from the tires, resulting in the most performance.</w:t>
      </w:r>
    </w:p>
    <w:p w14:paraId="1277CB96" w14:textId="1899AF94" w:rsidR="008E6665" w:rsidRPr="00BD1012" w:rsidRDefault="008E6665" w:rsidP="00F902AE">
      <w:pPr>
        <w:ind w:firstLine="360"/>
      </w:pPr>
      <w:r>
        <w:lastRenderedPageBreak/>
        <w:t xml:space="preserve">In a paper by wrote  by Vanhees and Maes, the vibration behavior of a vehicle is broken into three main groups </w:t>
      </w:r>
      <w:r>
        <w:fldChar w:fldCharType="begin"/>
      </w:r>
      <w:r>
        <w:instrText xml:space="preserve"> ADDIN ZOTERO_ITEM CSL_CITATION {"citationID":"TJljds73","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 xml:space="preserve">. Frequencies between 0-25 Hz are attributed to handling and ride, the 0-100 Hz range is for harshness and comfort, and the 50-10000 Hz range is concerned with vibrations that affect structural integrity </w:t>
      </w:r>
      <w:r>
        <w:fldChar w:fldCharType="begin"/>
      </w:r>
      <w:r>
        <w:instrText xml:space="preserve"> ADDIN ZOTERO_ITEM CSL_CITATION {"citationID":"wcgIyab5","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w:t>
      </w:r>
    </w:p>
    <w:p w14:paraId="1470BE77" w14:textId="77777777" w:rsidR="00584B1C" w:rsidRDefault="00584B1C" w:rsidP="006C39FA">
      <w:pPr>
        <w:pStyle w:val="Heading2"/>
      </w:pPr>
      <w:bookmarkStart w:id="8" w:name="_Toc185360063"/>
      <w:r w:rsidRPr="006C39FA">
        <w:t>Lessons from prior responses to the problem</w:t>
      </w:r>
      <w:bookmarkEnd w:id="8"/>
    </w:p>
    <w:p w14:paraId="30D1171B" w14:textId="132A96CE" w:rsidR="00F902AE" w:rsidRDefault="006C05F0" w:rsidP="006C05F0">
      <w:pPr>
        <w:pStyle w:val="ListParagraph"/>
        <w:numPr>
          <w:ilvl w:val="0"/>
          <w:numId w:val="6"/>
        </w:numPr>
      </w:pPr>
      <w:r>
        <w:t>What things have been successful in testing</w:t>
      </w:r>
    </w:p>
    <w:p w14:paraId="5C391708" w14:textId="6309C9C5" w:rsidR="006C05F0" w:rsidRDefault="006C05F0" w:rsidP="006C05F0">
      <w:pPr>
        <w:pStyle w:val="ListParagraph"/>
        <w:numPr>
          <w:ilvl w:val="0"/>
          <w:numId w:val="6"/>
        </w:numPr>
      </w:pPr>
      <w:r>
        <w:t>What problems have persisted since beginning solutions</w:t>
      </w:r>
    </w:p>
    <w:p w14:paraId="57E5EEEC" w14:textId="53891873" w:rsidR="00E45CA6" w:rsidRDefault="00E45CA6" w:rsidP="006C05F0">
      <w:pPr>
        <w:pStyle w:val="ListParagraph"/>
        <w:numPr>
          <w:ilvl w:val="0"/>
          <w:numId w:val="6"/>
        </w:numPr>
      </w:pPr>
      <w:r>
        <w:t xml:space="preserve">What ideas from a range of solutions could be helpful to continue using? </w:t>
      </w:r>
    </w:p>
    <w:p w14:paraId="251E0EF2" w14:textId="4690C3FA" w:rsidR="00E45CA6" w:rsidRDefault="00E45CA6" w:rsidP="00E45CA6">
      <w:pPr>
        <w:pStyle w:val="ListParagraph"/>
        <w:numPr>
          <w:ilvl w:val="1"/>
          <w:numId w:val="6"/>
        </w:numPr>
      </w:pPr>
      <w:r>
        <w:t xml:space="preserve">Ex. Simulated damper sweeps in 4 post </w:t>
      </w:r>
      <w:r w:rsidR="00E92BDE">
        <w:t>rigs</w:t>
      </w:r>
      <w:r>
        <w:t xml:space="preserve"> could be used in K&amp;C</w:t>
      </w:r>
    </w:p>
    <w:p w14:paraId="636E6F82" w14:textId="092609D8" w:rsidR="00677D32" w:rsidRDefault="009902A7" w:rsidP="00677D32">
      <w:pPr>
        <w:pStyle w:val="ListParagraph"/>
        <w:numPr>
          <w:ilvl w:val="0"/>
          <w:numId w:val="6"/>
        </w:numPr>
      </w:pPr>
      <w:r>
        <w:t>Infrastructure challenges from building rigs</w:t>
      </w:r>
    </w:p>
    <w:p w14:paraId="7D838568" w14:textId="2237E2A6" w:rsidR="007E7E02" w:rsidRDefault="007E7E02" w:rsidP="007E7E02">
      <w:pPr>
        <w:pStyle w:val="ListParagraph"/>
        <w:numPr>
          <w:ilvl w:val="1"/>
          <w:numId w:val="6"/>
        </w:numPr>
      </w:pPr>
      <w:r>
        <w:t>Expensive</w:t>
      </w:r>
    </w:p>
    <w:p w14:paraId="16A2502D" w14:textId="0EAD26E5" w:rsidR="007E7E02" w:rsidRDefault="007E7E02" w:rsidP="007E7E02">
      <w:pPr>
        <w:pStyle w:val="ListParagraph"/>
        <w:numPr>
          <w:ilvl w:val="1"/>
          <w:numId w:val="6"/>
        </w:numPr>
      </w:pPr>
      <w:r>
        <w:t>Need engineers to work the machines</w:t>
      </w:r>
    </w:p>
    <w:p w14:paraId="2C1B6D0D" w14:textId="5586B8FA" w:rsidR="007E7E02" w:rsidRDefault="007E7E02" w:rsidP="007E7E02">
      <w:pPr>
        <w:pStyle w:val="ListParagraph"/>
        <w:numPr>
          <w:ilvl w:val="1"/>
          <w:numId w:val="6"/>
        </w:numPr>
      </w:pPr>
      <w:r>
        <w:t>Lots of machines and concrete</w:t>
      </w:r>
    </w:p>
    <w:p w14:paraId="0EFAB77A" w14:textId="522CDAFA" w:rsidR="00DC4AF4" w:rsidRDefault="00DC4AF4" w:rsidP="007E7E02">
      <w:pPr>
        <w:pStyle w:val="ListParagraph"/>
        <w:numPr>
          <w:ilvl w:val="1"/>
          <w:numId w:val="6"/>
        </w:numPr>
      </w:pPr>
      <w:r>
        <w:t>Locations – racing teams are worldwide</w:t>
      </w:r>
    </w:p>
    <w:p w14:paraId="0906FF79" w14:textId="26FFFD6F" w:rsidR="00677D32" w:rsidRDefault="00677D32" w:rsidP="009902A7">
      <w:pPr>
        <w:pStyle w:val="ListParagraph"/>
        <w:numPr>
          <w:ilvl w:val="0"/>
          <w:numId w:val="6"/>
        </w:numPr>
      </w:pPr>
      <w:r>
        <w:t>Where testing has been conducted and lack of data</w:t>
      </w:r>
    </w:p>
    <w:p w14:paraId="332902C1" w14:textId="4CDE6106" w:rsidR="00677D32" w:rsidRDefault="00677D32" w:rsidP="00677D32">
      <w:pPr>
        <w:pStyle w:val="ListParagraph"/>
        <w:numPr>
          <w:ilvl w:val="1"/>
          <w:numId w:val="6"/>
        </w:numPr>
      </w:pPr>
      <w:r>
        <w:t>Racing teams secrete equipment and data</w:t>
      </w:r>
    </w:p>
    <w:p w14:paraId="636CBBD6" w14:textId="5F8DC180" w:rsidR="00677D32" w:rsidRPr="00F902AE" w:rsidRDefault="00677D32" w:rsidP="00677D32">
      <w:pPr>
        <w:pStyle w:val="ListParagraph"/>
        <w:numPr>
          <w:ilvl w:val="1"/>
          <w:numId w:val="6"/>
        </w:numPr>
      </w:pPr>
      <w:r>
        <w:t>Few locations</w:t>
      </w:r>
    </w:p>
    <w:p w14:paraId="4447A87B" w14:textId="77777777" w:rsidR="00584B1C" w:rsidRDefault="31AB8FB0" w:rsidP="006C39FA">
      <w:pPr>
        <w:pStyle w:val="Heading2"/>
      </w:pPr>
      <w:bookmarkStart w:id="9" w:name="_Toc185360064"/>
      <w:r>
        <w:t>Project objectives and constraints</w:t>
      </w:r>
      <w:bookmarkEnd w:id="9"/>
    </w:p>
    <w:p w14:paraId="12783B5A" w14:textId="360DFC82"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E92BDE">
        <w:t>Also,</w:t>
      </w:r>
      <w:r w:rsidR="00BB6444">
        <w:t xml:space="preserve"> it can narrow the window of what is understood to be suboptimal setup choices. </w:t>
      </w:r>
    </w:p>
    <w:p w14:paraId="6AA85F1D" w14:textId="70412E62" w:rsidR="00BB6444" w:rsidRDefault="00564937" w:rsidP="00BB6444">
      <w:pPr>
        <w:ind w:firstLine="360"/>
      </w:pPr>
      <w:r>
        <w:t xml:space="preserve">Another aspect of selecting a </w:t>
      </w:r>
      <w:r w:rsidR="00300676">
        <w:t>testing</w:t>
      </w:r>
      <w:r>
        <w:t xml:space="preserve">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fldChar w:fldCharType="end"/>
      </w:r>
      <w:r w:rsidR="008D6EEC">
        <w:t>, for even a fairly standard vehicle package, the number of individual adjustments is significant</w:t>
      </w:r>
      <w:r w:rsidR="006A6757">
        <w:t xml:space="preserve"> </w:t>
      </w:r>
      <w:r w:rsidR="006A6757">
        <w:fldChar w:fldCharType="begin"/>
      </w:r>
      <w:r w:rsidR="006A6757">
        <w:instrText xml:space="preserve"> ADDIN ZOTERO_ITEM CSL_CITATION {"citationID":"SB85o4ko","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r w:rsidR="008D6EEC">
        <w:t xml:space="preserve">. </w:t>
      </w:r>
    </w:p>
    <w:p w14:paraId="1E680CD4" w14:textId="425D8D4B" w:rsidR="00BB6444" w:rsidRDefault="00BB6444" w:rsidP="00BB6444">
      <w:pPr>
        <w:pStyle w:val="Caption"/>
        <w:keepNext/>
      </w:pPr>
      <w:bookmarkStart w:id="10" w:name="_Ref181194773"/>
      <w:bookmarkStart w:id="11" w:name="_Toc185360092"/>
      <w:r>
        <w:lastRenderedPageBreak/>
        <w:t xml:space="preserve">Table </w:t>
      </w:r>
      <w:fldSimple w:instr=" SEQ Table \* ARABIC ">
        <w:r>
          <w:rPr>
            <w:noProof/>
          </w:rPr>
          <w:t>1</w:t>
        </w:r>
      </w:fldSimple>
      <w:r>
        <w:t>: Potential Suspension Setup Options</w:t>
      </w:r>
      <w:bookmarkEnd w:id="10"/>
      <w:r w:rsidR="006A6757">
        <w:t xml:space="preserve"> </w:t>
      </w:r>
      <w:r w:rsidR="006A6757">
        <w:fldChar w:fldCharType="begin"/>
      </w:r>
      <w:r w:rsidR="006A6757">
        <w:instrText xml:space="preserve"> ADDIN ZOTERO_ITEM CSL_CITATION {"citationID":"nxkaaOlM","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bookmarkEnd w:id="11"/>
      <w:r w:rsidR="006A6757">
        <w:fldChar w:fldCharType="end"/>
      </w:r>
    </w:p>
    <w:p w14:paraId="5CF246AF" w14:textId="77777777" w:rsidR="00BA034F" w:rsidRDefault="00BB6444" w:rsidP="00A6359F">
      <w:pPr>
        <w:ind w:left="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5"/>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p>
    <w:p w14:paraId="33520DDA" w14:textId="676D08AA" w:rsidR="001339E3" w:rsidRDefault="00BB6444" w:rsidP="00BA034F">
      <w:pPr>
        <w:ind w:firstLine="360"/>
      </w:pPr>
      <w:r>
        <w:t xml:space="preserve">It is desirable for the analysis to be </w:t>
      </w:r>
      <w:r w:rsidR="00E92BDE">
        <w:t>efficient,</w:t>
      </w:r>
      <w:r>
        <w:t xml:space="preserve"> which require</w:t>
      </w:r>
      <w:r w:rsidR="00C529E4">
        <w:t>s the least amount of time</w:t>
      </w:r>
      <w:r w:rsidR="00BA034F">
        <w:t xml:space="preserve"> </w:t>
      </w:r>
      <w:r w:rsidR="00C529E4">
        <w:t xml:space="preserve">between testing and results. </w:t>
      </w:r>
    </w:p>
    <w:p w14:paraId="29E73B75" w14:textId="6092562B" w:rsidR="00741767" w:rsidRDefault="001339E3" w:rsidP="00BB6444">
      <w:pPr>
        <w:ind w:firstLine="360"/>
      </w:pPr>
      <w:r>
        <w:t>Ideally, using simulation testing tools decreases the cost for a racing team to be successful. Unfor</w:t>
      </w:r>
      <w:r w:rsidR="00160FAE">
        <w:t xml:space="preserve">tunately, this reality is not feasible </w:t>
      </w:r>
      <w:r w:rsidR="00E92BDE">
        <w:t>because of</w:t>
      </w:r>
      <w:r w:rsidR="00160FAE">
        <w:t xml:space="preserve"> the inevitable costs associated with more testing.</w:t>
      </w:r>
    </w:p>
    <w:p w14:paraId="67948124" w14:textId="4052B89A" w:rsidR="00BB6444"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w:t>
      </w:r>
    </w:p>
    <w:p w14:paraId="0C175AF1" w14:textId="77777777" w:rsidR="00584B1C" w:rsidRPr="00584B1C" w:rsidRDefault="00584B1C" w:rsidP="00D51A67">
      <w:pPr>
        <w:pStyle w:val="Heading1"/>
      </w:pPr>
      <w:bookmarkStart w:id="12" w:name="_Toc185360065"/>
      <w:r>
        <w:t>Candidate </w:t>
      </w:r>
      <w:r w:rsidRPr="00D51A67">
        <w:t>Solutions</w:t>
      </w:r>
      <w:bookmarkEnd w:id="12"/>
    </w:p>
    <w:p w14:paraId="2D31649D" w14:textId="3F48E86C" w:rsidR="00F917D9" w:rsidRPr="00F917D9" w:rsidRDefault="00584B1C" w:rsidP="006D3DDF">
      <w:pPr>
        <w:pStyle w:val="Heading2"/>
      </w:pPr>
      <w:bookmarkStart w:id="13" w:name="_Toc185360066"/>
      <w:r>
        <w:t>Scope of</w:t>
      </w:r>
      <w:r w:rsidR="00905AA5">
        <w:t xml:space="preserve"> S</w:t>
      </w:r>
      <w:r w:rsidRPr="00692B65">
        <w:t>olutions</w:t>
      </w:r>
      <w:r>
        <w:t xml:space="preserve"> </w:t>
      </w:r>
      <w:r w:rsidR="00905AA5">
        <w:t>C</w:t>
      </w:r>
      <w:r>
        <w:t>onsidered</w:t>
      </w:r>
      <w:bookmarkEnd w:id="13"/>
    </w:p>
    <w:p w14:paraId="3C82344C" w14:textId="1C55486A" w:rsidR="00D9053C" w:rsidRDefault="00C004B4" w:rsidP="00D9053C">
      <w:pPr>
        <w:pStyle w:val="Heading3"/>
      </w:pPr>
      <w:bookmarkStart w:id="14" w:name="_Toc185360067"/>
      <w:r>
        <w:t xml:space="preserve">Track </w:t>
      </w:r>
      <w:r w:rsidR="00F62D85">
        <w:t>T</w:t>
      </w:r>
      <w:r>
        <w:t>esting</w:t>
      </w:r>
      <w:bookmarkEnd w:id="14"/>
    </w:p>
    <w:p w14:paraId="1ABE8715" w14:textId="2D51E7B2" w:rsidR="002C1ED9" w:rsidRDefault="00D9053C" w:rsidP="00E8236B">
      <w:pPr>
        <w:ind w:firstLine="360"/>
      </w:pPr>
      <w:r>
        <w:t xml:space="preserve">The most </w:t>
      </w:r>
      <w:r w:rsidR="00D3175D">
        <w:t>fundamental</w:t>
      </w:r>
      <w:r>
        <w:t xml:space="preserve"> form of tuning the race car is track side tuning. While track tuning does not take advantage of </w:t>
      </w:r>
      <w:r w:rsidR="00515855">
        <w:t xml:space="preserve">engineering tools and extra time found in a lab, it is worth understanding the most fundamental approach. </w:t>
      </w:r>
      <w:r w:rsidR="009A76A2">
        <w:t xml:space="preserve">Furthermore, for all methods that will be analyzed, track tuning </w:t>
      </w:r>
      <w:r w:rsidR="00E92BDE">
        <w:t>will</w:t>
      </w:r>
      <w:r w:rsidR="009A76A2">
        <w:t xml:space="preserve"> </w:t>
      </w:r>
      <w:r w:rsidR="009E7132">
        <w:t>remain</w:t>
      </w:r>
      <w:r w:rsidR="009A76A2">
        <w:t xml:space="preserve"> </w:t>
      </w:r>
      <w:r w:rsidR="009E7132">
        <w:t>as one of</w:t>
      </w:r>
      <w:r w:rsidR="009A76A2">
        <w:t xml:space="preserve"> the last steps in validating a setup adjustment</w:t>
      </w:r>
      <w:r w:rsidR="002C1ED9">
        <w:t>.</w:t>
      </w:r>
      <w:r w:rsidR="006E2E60">
        <w:t xml:space="preserve"> </w:t>
      </w:r>
    </w:p>
    <w:p w14:paraId="5A1B8AD8" w14:textId="1CF4AFEB" w:rsidR="009B3D24" w:rsidRDefault="002C1ED9" w:rsidP="00E8236B">
      <w:pPr>
        <w:ind w:firstLine="36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0A036F4E" w:rsidR="00230A53" w:rsidRPr="00D9053C" w:rsidRDefault="00B55998" w:rsidP="00E8236B">
      <w:pPr>
        <w:ind w:firstLine="360"/>
      </w:pPr>
      <w:r>
        <w:t xml:space="preserve">Major benefits of track tuning are that the car will be in virtually the same environment as when it </w:t>
      </w:r>
      <w:r w:rsidR="00E92BDE">
        <w:t>competes</w:t>
      </w:r>
      <w:r>
        <w:t xml:space="preserve">. On a similar note, the vehicle’s components will respond to track stimuli in their natural way, which is something </w:t>
      </w:r>
      <w:r w:rsidR="00E92BDE">
        <w:t>that</w:t>
      </w:r>
      <w:r>
        <w:t xml:space="preserve"> </w:t>
      </w:r>
      <w:r w:rsidR="009B637C">
        <w:t>needs to be accounted for</w:t>
      </w:r>
      <w:r>
        <w:t xml:space="preserve"> when putting the car on various testing rigs.</w:t>
      </w:r>
      <w:r w:rsidR="00230A53">
        <w:t xml:space="preserve"> The level at which testing is done comes down to the data acquisition system fitted </w:t>
      </w:r>
      <w:r w:rsidR="00E92BDE">
        <w:t>with</w:t>
      </w:r>
      <w:r w:rsidR="00230A53">
        <w:t xml:space="preserve"> the vehicle and efficiency of the crew.</w:t>
      </w:r>
      <w:r w:rsidR="00AB30AE">
        <w:t xml:space="preserve"> A simple data system can cost </w:t>
      </w:r>
      <w:r w:rsidR="00AB30AE">
        <w:lastRenderedPageBreak/>
        <w:t xml:space="preserve">hundreds to thousands of dollars. For lower levels of racing, the performance gain of a data system can be negligible without a track side engineer, which can significantly increase costs. </w:t>
      </w:r>
      <w:r w:rsidR="00230A53">
        <w:t xml:space="preserve">Weather also needs to be factored </w:t>
      </w:r>
      <w:r w:rsidR="00E92BDE">
        <w:t>into</w:t>
      </w:r>
      <w:r w:rsidR="00230A53">
        <w:t xml:space="preserve">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w:t>
      </w:r>
      <w:r w:rsidR="00E92BDE">
        <w:t>acquisition but</w:t>
      </w:r>
      <w:r w:rsidR="00480923">
        <w:t xml:space="preserve"> are typically found at higher levels of racing due to increased cost and development.</w:t>
      </w:r>
    </w:p>
    <w:p w14:paraId="1524626D" w14:textId="39DC1EDD" w:rsidR="00034BCF" w:rsidRDefault="002C0BB5" w:rsidP="00692B65">
      <w:pPr>
        <w:pStyle w:val="Heading3"/>
      </w:pPr>
      <w:bookmarkStart w:id="15" w:name="_Toc185360068"/>
      <w:r>
        <w:t>Computer</w:t>
      </w:r>
      <w:r w:rsidR="00CA0961">
        <w:t xml:space="preserve"> </w:t>
      </w:r>
      <w:r w:rsidR="00F62D85">
        <w:t>S</w:t>
      </w:r>
      <w:r w:rsidR="00CA0961">
        <w:t>imulation</w:t>
      </w:r>
      <w:bookmarkEnd w:id="15"/>
    </w:p>
    <w:p w14:paraId="6A4EF298" w14:textId="5BC1C37B" w:rsidR="0025595B" w:rsidRDefault="0025595B" w:rsidP="00E8236B">
      <w:pPr>
        <w:ind w:firstLine="36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47EC2068" w:rsidR="00571339" w:rsidRDefault="00571339" w:rsidP="00E8236B">
      <w:pPr>
        <w:ind w:firstLine="36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 xml:space="preserve">model, the </w:t>
      </w:r>
      <w:r w:rsidR="00E92BDE">
        <w:t>three-dimensional</w:t>
      </w:r>
      <w:r w:rsidR="00B5420F">
        <w:t xml:space="preserve">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take measurements from. </w:t>
      </w:r>
    </w:p>
    <w:p w14:paraId="024746E9" w14:textId="37D038F1" w:rsidR="00535E3A" w:rsidRDefault="00676102" w:rsidP="00535E3A">
      <w:pPr>
        <w:pStyle w:val="Heading3"/>
      </w:pPr>
      <w:bookmarkStart w:id="16" w:name="_Toc185360069"/>
      <w:r>
        <w:t>Component Level</w:t>
      </w:r>
      <w:r w:rsidR="00535E3A">
        <w:t xml:space="preserve"> Vehicle Testing</w:t>
      </w:r>
      <w:bookmarkEnd w:id="16"/>
    </w:p>
    <w:p w14:paraId="2F4BF9BB" w14:textId="41488467" w:rsidR="00C72D53" w:rsidRPr="00C72D53" w:rsidRDefault="00C72D53" w:rsidP="00C72D53">
      <w:r>
        <w:tab/>
        <w:t>The next logical step for racing engineers is to imperially test vehicles and their components in a laboratory setting.</w:t>
      </w:r>
    </w:p>
    <w:p w14:paraId="32A67CA1" w14:textId="7326F3D3" w:rsidR="00E74F72" w:rsidRPr="00E74F72" w:rsidRDefault="00E339D6" w:rsidP="00E74F72">
      <w:pPr>
        <w:rPr>
          <w:b/>
          <w:bCs/>
        </w:rPr>
      </w:pPr>
      <w:commentRangeStart w:id="17"/>
      <w:r>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Gelotte,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commentRangeEnd w:id="17"/>
      <w:r w:rsidR="00787F50">
        <w:rPr>
          <w:rStyle w:val="CommentReference"/>
        </w:rPr>
        <w:commentReference w:id="17"/>
      </w:r>
    </w:p>
    <w:p w14:paraId="541375DA" w14:textId="099D1087" w:rsidR="00612C3A" w:rsidRDefault="00E74F72" w:rsidP="00612C3A">
      <w:pPr>
        <w:keepNext/>
        <w:jc w:val="center"/>
      </w:pPr>
      <w:r>
        <w:rPr>
          <w:noProof/>
        </w:rPr>
        <w:lastRenderedPageBreak/>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797900E6" w:rsidR="00E339D6" w:rsidRDefault="00E74F72" w:rsidP="00E74F72">
      <w:pPr>
        <w:pStyle w:val="Caption"/>
      </w:pPr>
      <w:bookmarkStart w:id="18" w:name="_Ref182856703"/>
      <w:bookmarkStart w:id="19" w:name="_Toc185360082"/>
      <w:r>
        <w:t xml:space="preserve">Figure </w:t>
      </w:r>
      <w:fldSimple w:instr=" SEQ Figure \* ARABIC ">
        <w:r w:rsidR="006A70C6">
          <w:rPr>
            <w:noProof/>
          </w:rPr>
          <w:t>2</w:t>
        </w:r>
      </w:fldSimple>
      <w:bookmarkEnd w:id="18"/>
      <w:r>
        <w:t>: Penske S-Link PHD-2 Shock Dynamometer</w:t>
      </w:r>
      <w:r w:rsidR="00161B96">
        <w:t xml:space="preserve"> </w:t>
      </w:r>
      <w:r w:rsidR="00161B96">
        <w:fldChar w:fldCharType="begin"/>
      </w:r>
      <w:r w:rsidR="00161B96">
        <w:instrText xml:space="preserve"> ADDIN ZOTERO_ITEM CSL_CITATION {"citationID":"SoQTEnbZ","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61B96">
        <w:fldChar w:fldCharType="separate"/>
      </w:r>
      <w:r w:rsidR="00161B96" w:rsidRPr="00161B96">
        <w:rPr>
          <w:rFonts w:ascii="Calibri" w:hAnsi="Calibri" w:cs="Calibri"/>
        </w:rPr>
        <w:t>(Penske Racing Shocks, n.d.)</w:t>
      </w:r>
      <w:bookmarkEnd w:id="19"/>
      <w:r w:rsidR="00161B96">
        <w:fldChar w:fldCharType="end"/>
      </w:r>
    </w:p>
    <w:p w14:paraId="1DDBE6F0" w14:textId="02A8682C" w:rsidR="00A0343F" w:rsidRDefault="0079551F" w:rsidP="00E339D6">
      <w:r>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5A9BC58D"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w:t>
      </w:r>
      <w:r w:rsidR="00A863CC">
        <w:t xml:space="preserve"> </w:t>
      </w:r>
      <w:r w:rsidR="00A863CC">
        <w:fldChar w:fldCharType="begin"/>
      </w:r>
      <w:r w:rsidR="00A863CC">
        <w:instrText xml:space="preserve"> ADDIN ZOTERO_ITEM CSL_CITATION {"citationID":"tQTkumKK","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63CC">
        <w:fldChar w:fldCharType="separate"/>
      </w:r>
      <w:r w:rsidR="00A863CC" w:rsidRPr="00A863CC">
        <w:rPr>
          <w:rFonts w:ascii="Calibri" w:hAnsi="Calibri" w:cs="Calibri"/>
        </w:rPr>
        <w:t>(Penske Racing Shocks, n.d.)</w:t>
      </w:r>
      <w:r w:rsidR="00A863CC">
        <w:fldChar w:fldCharType="end"/>
      </w:r>
      <w:r w:rsidR="00D953B0">
        <w:t xml:space="preserve">.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w:t>
      </w:r>
      <w:r w:rsidR="00E92BDE">
        <w:t>in-depth</w:t>
      </w:r>
      <w:r w:rsidR="005508A7">
        <w:t xml:space="preserve">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rPr>
          <w:noProof/>
        </w:rPr>
        <w:lastRenderedPageBreak/>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5CDED1EB" w:rsidR="00DF182B" w:rsidRDefault="00DF182B" w:rsidP="00DF182B">
      <w:pPr>
        <w:pStyle w:val="Caption"/>
      </w:pPr>
      <w:bookmarkStart w:id="20" w:name="_Ref182860644"/>
      <w:bookmarkStart w:id="21" w:name="_Toc185360083"/>
      <w:r>
        <w:t xml:space="preserve">Figure </w:t>
      </w:r>
      <w:fldSimple w:instr=" SEQ Figure \* ARABIC ">
        <w:r w:rsidR="006A70C6">
          <w:rPr>
            <w:noProof/>
          </w:rPr>
          <w:t>3</w:t>
        </w:r>
      </w:fldSimple>
      <w:bookmarkEnd w:id="20"/>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bookmarkEnd w:id="21"/>
    </w:p>
    <w:p w14:paraId="11DF2D93" w14:textId="77777777" w:rsidR="007F56F4" w:rsidRDefault="00DE7C57" w:rsidP="007F56F4">
      <w:pPr>
        <w:keepNext/>
        <w:jc w:val="center"/>
      </w:pPr>
      <w:r w:rsidRPr="00DE7C57">
        <w:rPr>
          <w:noProof/>
        </w:rPr>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22"/>
                    <a:stretch>
                      <a:fillRect/>
                    </a:stretch>
                  </pic:blipFill>
                  <pic:spPr>
                    <a:xfrm>
                      <a:off x="0" y="0"/>
                      <a:ext cx="5635773" cy="3024412"/>
                    </a:xfrm>
                    <a:prstGeom prst="rect">
                      <a:avLst/>
                    </a:prstGeom>
                  </pic:spPr>
                </pic:pic>
              </a:graphicData>
            </a:graphic>
          </wp:inline>
        </w:drawing>
      </w:r>
    </w:p>
    <w:p w14:paraId="7CB7E6DA" w14:textId="0804AE6C" w:rsidR="00DE7C57" w:rsidRPr="00DE7C57" w:rsidRDefault="007F56F4" w:rsidP="007F56F4">
      <w:pPr>
        <w:pStyle w:val="Caption"/>
      </w:pPr>
      <w:bookmarkStart w:id="22" w:name="_Ref183033167"/>
      <w:bookmarkStart w:id="23" w:name="_Toc185360084"/>
      <w:r>
        <w:t xml:space="preserve">Figure </w:t>
      </w:r>
      <w:fldSimple w:instr=" SEQ Figure \* ARABIC ">
        <w:r w:rsidR="006A70C6">
          <w:rPr>
            <w:noProof/>
          </w:rPr>
          <w:t>4</w:t>
        </w:r>
      </w:fldSimple>
      <w:bookmarkEnd w:id="22"/>
      <w:r>
        <w:t>:</w:t>
      </w:r>
      <w:r w:rsidR="00C122DE">
        <w:t xml:space="preserve"> </w:t>
      </w:r>
      <w:r>
        <w:t>How to read a dyno plot</w:t>
      </w:r>
      <w:r w:rsidR="0011417D">
        <w:t xml:space="preserve"> </w:t>
      </w:r>
      <w:r w:rsidR="0011417D">
        <w:fldChar w:fldCharType="begin"/>
      </w:r>
      <w:r w:rsidR="0011417D">
        <w:instrText xml:space="preserve"> ADDIN ZOTERO_ITEM CSL_CITATION {"citationID":"4WXGg8jG","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1417D">
        <w:fldChar w:fldCharType="separate"/>
      </w:r>
      <w:r w:rsidR="0011417D" w:rsidRPr="0011417D">
        <w:rPr>
          <w:rFonts w:ascii="Calibri" w:hAnsi="Calibri" w:cs="Calibri"/>
        </w:rPr>
        <w:t>(Penske Racing Shocks, n.d.)</w:t>
      </w:r>
      <w:bookmarkEnd w:id="23"/>
      <w:r w:rsidR="0011417D">
        <w:fldChar w:fldCharType="end"/>
      </w:r>
    </w:p>
    <w:p w14:paraId="6D58549F" w14:textId="601B578B" w:rsidR="00AE4774" w:rsidRDefault="00180CB5" w:rsidP="00E8236B">
      <w:pPr>
        <w:ind w:firstLine="360"/>
      </w:pPr>
      <w:r>
        <w:t xml:space="preserve">Through analyzing the plot, an engineer can identify the force output at different damper velocities. Typically, the damper’s motion is broken into low and </w:t>
      </w:r>
      <w:r w:rsidR="00E92BDE">
        <w:t>high-speed</w:t>
      </w:r>
      <w:r>
        <w:t xml:space="preserve"> motion; where low speed is the result of transient body motion during braking or cornering, and the latter </w:t>
      </w:r>
      <w:r w:rsidR="00E92BDE">
        <w:t>comes</w:t>
      </w:r>
      <w:r>
        <w:t xml:space="preserve"> </w:t>
      </w:r>
      <w:r>
        <w:lastRenderedPageBreak/>
        <w:t>from the feedback of road irregularities. 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2F5721B" w:rsidR="00AA7944" w:rsidRDefault="00AA7944" w:rsidP="00E8236B">
      <w:pPr>
        <w:ind w:firstLine="360"/>
      </w:pPr>
      <w:r>
        <w:t xml:space="preserve">Despite being a powerful tool, the main drawback to a shock dyno is that </w:t>
      </w:r>
      <w:r w:rsidR="00E92BDE">
        <w:t>it</w:t>
      </w:r>
      <w:r>
        <w:t xml:space="preserve"> focuses only on dampers. </w:t>
      </w:r>
      <w:r w:rsidR="000312AA">
        <w:t xml:space="preserve">While </w:t>
      </w:r>
      <w:r w:rsidR="00E9740A">
        <w:t>adjusting</w:t>
      </w:r>
      <w:r w:rsidR="000312AA">
        <w:t xml:space="preserve"> dampers is a critically effective tuning method, </w:t>
      </w:r>
      <w:r w:rsidR="00D31421">
        <w:t>it cannot address handling concerns related to core design elements of the vehicle.</w:t>
      </w:r>
    </w:p>
    <w:p w14:paraId="57CA9156" w14:textId="31ACE1A6" w:rsidR="00CA6351" w:rsidRDefault="00CA6351" w:rsidP="00676102">
      <w:pPr>
        <w:pStyle w:val="Heading3"/>
      </w:pPr>
      <w:bookmarkStart w:id="24" w:name="_Toc185360070"/>
      <w:r>
        <w:t>Full Vehicle Laboratory Testing</w:t>
      </w:r>
      <w:bookmarkEnd w:id="24"/>
    </w:p>
    <w:p w14:paraId="011EAAA7" w14:textId="58204EFB" w:rsidR="00612C3A" w:rsidRDefault="00612C3A" w:rsidP="00612C3A">
      <w:pPr>
        <w:ind w:firstLine="360"/>
      </w:pPr>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the Moog engineering company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t>
      </w:r>
      <w:r w:rsidR="00201809">
        <w:t>is</w:t>
      </w:r>
      <w:r>
        <w:t xml:space="preserve"> suspended in the air in which </w:t>
      </w:r>
      <w:r w:rsidR="0068641B">
        <w:t>an individual</w:t>
      </w:r>
      <w:r>
        <w:t xml:space="preserve"> post supported </w:t>
      </w:r>
      <w:r w:rsidR="0068641B">
        <w:t xml:space="preserve">each </w:t>
      </w:r>
      <w:r>
        <w:t xml:space="preserve">one of the vehicle’s wheels. The posts were actuated vertically in accordance to a testing cycle which aimed to statistically replicate a vehicle’s wheel travel </w:t>
      </w:r>
      <w:r>
        <w:fldChar w:fldCharType="begin"/>
      </w:r>
      <w:r>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41B69">
        <w:rPr>
          <w:rFonts w:ascii="Calibri" w:hAnsi="Calibri" w:cs="Calibri"/>
        </w:rPr>
        <w:t>(Dodds &amp; Plummer, 2001)</w:t>
      </w:r>
      <w:r>
        <w:fldChar w:fldCharType="end"/>
      </w:r>
      <w:r>
        <w:t xml:space="preserve">. While subjective results reported good comfort, users noted potential error from the test setup lacking lateral and for/aft forces as well as inertial forces associated with rolling tires. Furthermore, some unresolved dynamics issue with hydraulics systems used throughout the 1960’s muddied the results from “excitement simulations” </w:t>
      </w:r>
      <w:r>
        <w:fldChar w:fldCharType="begin"/>
      </w:r>
      <w:r>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91F66">
        <w:rPr>
          <w:rFonts w:ascii="Calibri" w:hAnsi="Calibri" w:cs="Calibri"/>
        </w:rPr>
        <w:t>(Dodds &amp; Plummer, 2001)</w:t>
      </w:r>
      <w:r>
        <w:fldChar w:fldCharType="end"/>
      </w:r>
      <w:r>
        <w:t xml:space="preserve">.  </w:t>
      </w:r>
    </w:p>
    <w:p w14:paraId="10856CC9" w14:textId="4CEFFAB9" w:rsidR="00612C3A" w:rsidRDefault="00612C3A" w:rsidP="00612C3A">
      <w:pPr>
        <w:ind w:firstLine="360"/>
      </w:pPr>
      <w:r>
        <w:t xml:space="preserve">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 </w:t>
      </w:r>
      <w:r>
        <w:fldChar w:fldCharType="begin"/>
      </w:r>
      <w:r>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B1612">
        <w:rPr>
          <w:rFonts w:ascii="Calibri" w:hAnsi="Calibri" w:cs="Calibri"/>
        </w:rPr>
        <w:t>(Dodds &amp; Plummer, 2001)</w:t>
      </w:r>
      <w:r>
        <w:fldChar w:fldCharType="end"/>
      </w:r>
      <w:r>
        <w:t xml:space="preserve">. Implementing this system improved relevance of test results and </w:t>
      </w:r>
      <w:r w:rsidR="00E92BDE">
        <w:t>led</w:t>
      </w:r>
      <w:r>
        <w:t xml:space="preserve"> to the creation of multiple testing software. </w:t>
      </w:r>
    </w:p>
    <w:p w14:paraId="69AB23A0" w14:textId="7EA4F3D9" w:rsidR="00612C3A" w:rsidRDefault="00E9740A" w:rsidP="00612C3A">
      <w:pPr>
        <w:ind w:firstLine="360"/>
      </w:pPr>
      <w:r>
        <w:t>To</w:t>
      </w:r>
      <w:r w:rsidR="00612C3A">
        <w:t xml:space="preserve"> increase accuracy of simulations, contemporary testing rigs have been configured to allow forces and motion in multiple directions. Triaxial systems have the ability to generate vertical, lateral, and longitudinal forces, and yaw and pitch moments at each wheel </w:t>
      </w:r>
      <w:r w:rsidR="00612C3A">
        <w:fldChar w:fldCharType="begin"/>
      </w:r>
      <w:r w:rsidR="00612C3A">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2C3A">
        <w:fldChar w:fldCharType="separate"/>
      </w:r>
      <w:r w:rsidR="00612C3A" w:rsidRPr="008B0039">
        <w:rPr>
          <w:rFonts w:ascii="Calibri" w:hAnsi="Calibri" w:cs="Calibri"/>
        </w:rPr>
        <w:t>(Dodds &amp; Plummer, 2001)</w:t>
      </w:r>
      <w:r w:rsidR="00612C3A">
        <w:fldChar w:fldCharType="end"/>
      </w:r>
      <w:r w:rsidR="00612C3A">
        <w:t xml:space="preserve">. These more complex setups </w:t>
      </w:r>
      <w:r w:rsidR="00E92BDE">
        <w:t>allow</w:t>
      </w:r>
      <w:r w:rsidR="00612C3A">
        <w:t xml:space="preserve"> analysis of vehicle characteristics such as self-aligning torque and braking, which would not be possible on previous four-post rigs. However, the setup for these tests are significantly more complex and require an extra actuator for every degree of motion </w:t>
      </w:r>
      <w:r w:rsidR="00612C3A">
        <w:fldChar w:fldCharType="begin"/>
      </w:r>
      <w:r w:rsidR="00612C3A">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2C3A">
        <w:fldChar w:fldCharType="separate"/>
      </w:r>
      <w:r w:rsidR="00612C3A" w:rsidRPr="00D8181C">
        <w:rPr>
          <w:rFonts w:ascii="Calibri" w:hAnsi="Calibri" w:cs="Calibri"/>
        </w:rPr>
        <w:t>(Dodds &amp; Plummer, 2001)</w:t>
      </w:r>
      <w:r w:rsidR="00612C3A">
        <w:fldChar w:fldCharType="end"/>
      </w:r>
      <w:r w:rsidR="00612C3A">
        <w:t>.</w:t>
      </w:r>
    </w:p>
    <w:p w14:paraId="658296D7" w14:textId="1C60DDB5" w:rsidR="00612C3A" w:rsidRDefault="00612C3A" w:rsidP="00612C3A">
      <w:pPr>
        <w:ind w:firstLine="360"/>
      </w:pPr>
      <w:r>
        <w:t xml:space="preserve">An alternative method called “Body Restraint Testing” applies force and moment inputs through the chassis rather than wheels. The significance of this technique is that the inputs can be relatively small and output displacements in vertical, pitch, and roll can be large </w:t>
      </w:r>
      <w:r>
        <w:fldChar w:fldCharType="begin"/>
      </w:r>
      <w:r>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15D1C">
        <w:rPr>
          <w:rFonts w:ascii="Calibri" w:hAnsi="Calibri" w:cs="Calibri"/>
        </w:rPr>
        <w:t>(Dodds &amp; Plummer, 2001)</w:t>
      </w:r>
      <w:r>
        <w:fldChar w:fldCharType="end"/>
      </w:r>
      <w:r>
        <w:t xml:space="preserve">. Initial passive restraint setups were disadvantaged by changing the structural </w:t>
      </w:r>
      <w:r>
        <w:lastRenderedPageBreak/>
        <w:t>loading of the chassis, which skewed results. To eliminate this issue, later setups replaced fixed chassis restraints with actuators which could apply high frequency motions but respond to low frequency loads</w:t>
      </w:r>
      <w:r w:rsidR="00DA47B2">
        <w:fldChar w:fldCharType="begin"/>
      </w:r>
      <w:r w:rsidR="00DA47B2">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These systems proved to have versatile control of the vehicle’s body and could introduce external forces such as aerodynamics in motorsports</w:t>
      </w:r>
      <w:r w:rsidR="00DA47B2">
        <w:t xml:space="preserve"> </w:t>
      </w:r>
      <w:r w:rsidR="00DA47B2">
        <w:fldChar w:fldCharType="begin"/>
      </w:r>
      <w:r w:rsidR="008E4F96">
        <w:instrText xml:space="preserve"> ADDIN ZOTERO_ITEM CSL_CITATION {"citationID":"rzdjjlLu","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xml:space="preserve">. </w:t>
      </w:r>
    </w:p>
    <w:p w14:paraId="1CCB32E4" w14:textId="77777777" w:rsidR="00584B1C" w:rsidRDefault="00584B1C" w:rsidP="006C39FA">
      <w:pPr>
        <w:pStyle w:val="Heading2"/>
      </w:pPr>
      <w:bookmarkStart w:id="25" w:name="_Toc185360071"/>
      <w:r>
        <w:t>Explanation of candidate solutions</w:t>
      </w:r>
      <w:bookmarkEnd w:id="25"/>
    </w:p>
    <w:p w14:paraId="788606AC" w14:textId="12AD511D" w:rsidR="000516F5" w:rsidRDefault="000516F5" w:rsidP="000516F5">
      <w:pPr>
        <w:pStyle w:val="Heading3"/>
      </w:pPr>
      <w:bookmarkStart w:id="26" w:name="_Toc185360072"/>
      <w:r>
        <w:t xml:space="preserve">4 Post </w:t>
      </w:r>
      <w:r w:rsidR="005A3646">
        <w:t>Shaker Rig</w:t>
      </w:r>
      <w:bookmarkEnd w:id="26"/>
    </w:p>
    <w:p w14:paraId="31530BE9" w14:textId="14E5CF29" w:rsidR="008E4F96" w:rsidRDefault="006E3919" w:rsidP="006B620B">
      <w:pPr>
        <w:ind w:firstLine="360"/>
      </w:pPr>
      <w:r>
        <w:t xml:space="preserve">The </w:t>
      </w:r>
      <w:r w:rsidR="00E92BDE">
        <w:t>simplest</w:t>
      </w:r>
      <w:r>
        <w:t xml:space="preserve"> form of full</w:t>
      </w:r>
      <w:r w:rsidR="006B620B">
        <w:t xml:space="preserve"> </w:t>
      </w:r>
      <w:r>
        <w:t>vehicle shaker</w:t>
      </w:r>
      <w:r w:rsidR="007C4A51">
        <w:t xml:space="preserve"> discussed in this paper</w:t>
      </w:r>
      <w:r>
        <w:t xml:space="preserve"> is the “4 Post Rig”</w:t>
      </w:r>
      <w:r w:rsidR="007C4A51">
        <w:t>. In this configuration,</w:t>
      </w:r>
      <w:r w:rsidR="006B620B">
        <w:t xml:space="preserve"> </w:t>
      </w:r>
      <w:r>
        <w:t xml:space="preserve">the racecar rests on four </w:t>
      </w:r>
      <w:r w:rsidR="007C4A51">
        <w:t xml:space="preserve">flat </w:t>
      </w:r>
      <w:r>
        <w:t>plates that are attached to vertical linear actuators</w:t>
      </w:r>
      <w:r w:rsidR="006B620B">
        <w:t>.</w:t>
      </w:r>
      <w:r w:rsidR="00E302DF">
        <w:t xml:space="preserve"> </w:t>
      </w:r>
      <w:r w:rsidR="00E302DF">
        <w:fldChar w:fldCharType="begin"/>
      </w:r>
      <w:r w:rsidR="00E302DF">
        <w:instrText xml:space="preserve"> REF _Ref184063009 \h </w:instrText>
      </w:r>
      <w:r w:rsidR="00E302DF">
        <w:fldChar w:fldCharType="separate"/>
      </w:r>
      <w:r w:rsidR="00E302DF">
        <w:t xml:space="preserve">Figure </w:t>
      </w:r>
      <w:r w:rsidR="00E302DF">
        <w:rPr>
          <w:noProof/>
        </w:rPr>
        <w:t>5</w:t>
      </w:r>
      <w:r w:rsidR="00E302DF">
        <w:fldChar w:fldCharType="end"/>
      </w:r>
      <w:r w:rsidR="00E302DF">
        <w:t xml:space="preserve"> provides a simplified layout of a 4-post shaker rig</w:t>
      </w:r>
      <w:r w:rsidR="00987E5E">
        <w:t>. To perform tests, the four actuators are provided signals which move the wheel plates up and down</w:t>
      </w:r>
      <w:r w:rsidR="00CA53B7">
        <w:t xml:space="preserve">. The resulting motion and forces coming from the vehicle are measured using </w:t>
      </w:r>
      <w:r w:rsidR="00513493">
        <w:t xml:space="preserve">a variety of sensors. A common setup involves mounting </w:t>
      </w:r>
      <w:r w:rsidR="00CA53B7">
        <w:t xml:space="preserve">load cells </w:t>
      </w:r>
      <w:r w:rsidR="00513493">
        <w:t xml:space="preserve">and linear potentiometers </w:t>
      </w:r>
      <w:r w:rsidR="00CA53B7">
        <w:t xml:space="preserve">on the actuators and </w:t>
      </w:r>
      <w:r w:rsidR="00513493">
        <w:t>mounting accelerometers</w:t>
      </w:r>
      <w:r w:rsidR="00CA53B7">
        <w:t xml:space="preserve"> </w:t>
      </w:r>
      <w:r w:rsidR="00513493">
        <w:t>at</w:t>
      </w:r>
      <w:r w:rsidR="00CA53B7">
        <w:t xml:space="preserve"> specific locations on the car.</w:t>
      </w:r>
      <w:r w:rsidR="00541461">
        <w:t xml:space="preserve"> </w:t>
      </w:r>
    </w:p>
    <w:p w14:paraId="00736D2A" w14:textId="77777777" w:rsidR="00201338" w:rsidRDefault="00201338" w:rsidP="00201338">
      <w:pPr>
        <w:keepNext/>
        <w:ind w:firstLine="360"/>
        <w:jc w:val="center"/>
      </w:pPr>
      <w:r>
        <w:rPr>
          <w:noProof/>
        </w:rPr>
        <w:drawing>
          <wp:inline distT="0" distB="0" distL="0" distR="0" wp14:anchorId="50A484CA" wp14:editId="6918FE71">
            <wp:extent cx="5943600" cy="3478530"/>
            <wp:effectExtent l="0" t="0" r="0" b="7620"/>
            <wp:docPr id="1569951206"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951206" name="Picture 1" descr="A diagram of a car&#10;&#10;Description automatically generated"/>
                    <pic:cNvPicPr/>
                  </pic:nvPicPr>
                  <pic:blipFill rotWithShape="1">
                    <a:blip r:embed="rId23"/>
                    <a:srcRect t="3086" b="6023"/>
                    <a:stretch/>
                  </pic:blipFill>
                  <pic:spPr bwMode="auto">
                    <a:xfrm>
                      <a:off x="0" y="0"/>
                      <a:ext cx="5943600" cy="3478530"/>
                    </a:xfrm>
                    <a:prstGeom prst="rect">
                      <a:avLst/>
                    </a:prstGeom>
                    <a:ln>
                      <a:noFill/>
                    </a:ln>
                    <a:extLst>
                      <a:ext uri="{53640926-AAD7-44D8-BBD7-CCE9431645EC}">
                        <a14:shadowObscured xmlns:a14="http://schemas.microsoft.com/office/drawing/2010/main"/>
                      </a:ext>
                    </a:extLst>
                  </pic:spPr>
                </pic:pic>
              </a:graphicData>
            </a:graphic>
          </wp:inline>
        </w:drawing>
      </w:r>
    </w:p>
    <w:p w14:paraId="05A0BC0B" w14:textId="0AC2106E" w:rsidR="00201338" w:rsidRDefault="00201338" w:rsidP="00201338">
      <w:pPr>
        <w:pStyle w:val="Caption"/>
      </w:pPr>
      <w:bookmarkStart w:id="27" w:name="_Ref184063009"/>
      <w:bookmarkStart w:id="28" w:name="_Toc185360085"/>
      <w:r>
        <w:t xml:space="preserve">Figure </w:t>
      </w:r>
      <w:fldSimple w:instr=" SEQ Figure \* ARABIC ">
        <w:r w:rsidR="006A70C6">
          <w:rPr>
            <w:noProof/>
          </w:rPr>
          <w:t>5</w:t>
        </w:r>
      </w:fldSimple>
      <w:bookmarkEnd w:id="27"/>
      <w:r>
        <w:t xml:space="preserve">: 4-Post Shaker Rig Layout </w:t>
      </w:r>
      <w:r>
        <w:fldChar w:fldCharType="begin"/>
      </w:r>
      <w:r>
        <w:instrText xml:space="preserve"> ADDIN ZOTERO_ITEM CSL_CITATION {"citationID":"ZeVjw838","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201338">
        <w:rPr>
          <w:rFonts w:ascii="Calibri" w:hAnsi="Calibri" w:cs="Calibri"/>
        </w:rPr>
        <w:t>(Bennett, 2012)</w:t>
      </w:r>
      <w:bookmarkEnd w:id="28"/>
      <w:r>
        <w:fldChar w:fldCharType="end"/>
      </w:r>
    </w:p>
    <w:p w14:paraId="327689C2" w14:textId="77777777" w:rsidR="000A1E66" w:rsidRDefault="000A1E66" w:rsidP="000A1E66">
      <w:pPr>
        <w:keepNext/>
        <w:jc w:val="center"/>
      </w:pPr>
      <w:r w:rsidRPr="000A1E66">
        <w:rPr>
          <w:noProof/>
        </w:rPr>
        <w:lastRenderedPageBreak/>
        <w:drawing>
          <wp:inline distT="0" distB="0" distL="0" distR="0" wp14:anchorId="2B84D9E3" wp14:editId="724BFA64">
            <wp:extent cx="5943600" cy="3349625"/>
            <wp:effectExtent l="0" t="0" r="0" b="3175"/>
            <wp:docPr id="1813961592" name="Picture 1" descr="A room with metal floor and meta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961592" name="Picture 1" descr="A room with metal floor and metal bars&#10;&#10;Description automatically generated with medium confidence"/>
                    <pic:cNvPicPr/>
                  </pic:nvPicPr>
                  <pic:blipFill>
                    <a:blip r:embed="rId24"/>
                    <a:stretch>
                      <a:fillRect/>
                    </a:stretch>
                  </pic:blipFill>
                  <pic:spPr>
                    <a:xfrm>
                      <a:off x="0" y="0"/>
                      <a:ext cx="5943600" cy="3349625"/>
                    </a:xfrm>
                    <a:prstGeom prst="rect">
                      <a:avLst/>
                    </a:prstGeom>
                  </pic:spPr>
                </pic:pic>
              </a:graphicData>
            </a:graphic>
          </wp:inline>
        </w:drawing>
      </w:r>
    </w:p>
    <w:p w14:paraId="2EE0FA5B" w14:textId="79545A2B" w:rsidR="000A1E66" w:rsidRDefault="000A1E66" w:rsidP="000A1E66">
      <w:pPr>
        <w:pStyle w:val="Caption"/>
      </w:pPr>
      <w:bookmarkStart w:id="29" w:name="_Toc185360086"/>
      <w:r>
        <w:t xml:space="preserve">Figure </w:t>
      </w:r>
      <w:fldSimple w:instr=" SEQ Figure \* ARABIC ">
        <w:r w:rsidR="006A70C6">
          <w:rPr>
            <w:noProof/>
          </w:rPr>
          <w:t>6</w:t>
        </w:r>
      </w:fldSimple>
      <w:r>
        <w:t xml:space="preserve">: 4-Post Shaker Rig Top View </w:t>
      </w:r>
      <w:r>
        <w:fldChar w:fldCharType="begin"/>
      </w:r>
      <w:r>
        <w:instrText xml:space="preserve"> ADDIN ZOTERO_ITEM CSL_CITATION {"citationID":"cNnc1ozW","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0A1E66">
        <w:rPr>
          <w:rFonts w:ascii="Calibri" w:hAnsi="Calibri" w:cs="Calibri"/>
        </w:rPr>
        <w:t>(Bennett, 2012)</w:t>
      </w:r>
      <w:bookmarkEnd w:id="29"/>
      <w:r>
        <w:fldChar w:fldCharType="end"/>
      </w:r>
    </w:p>
    <w:p w14:paraId="7A000C8A" w14:textId="105E4AE7" w:rsidR="00E71ACD" w:rsidRPr="00E71ACD" w:rsidRDefault="00E71ACD" w:rsidP="00295FD1">
      <w:pPr>
        <w:ind w:firstLine="360"/>
      </w:pPr>
      <w:r>
        <w:t xml:space="preserve">4-post shaker rigs are typically used to test a race car’s suspension in heave, pitch, roll, and torsion </w:t>
      </w:r>
      <w:r>
        <w:fldChar w:fldCharType="begin"/>
      </w:r>
      <w:r>
        <w:instrText xml:space="preserve"> ADDIN ZOTERO_ITEM CSL_CITATION {"citationID":"6nLJOx4p","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8E4F96">
        <w:rPr>
          <w:rFonts w:ascii="Calibri" w:hAnsi="Calibri" w:cs="Calibri"/>
        </w:rPr>
        <w:t>(Kelly et al., 2002)</w:t>
      </w:r>
      <w:r>
        <w:fldChar w:fldCharType="end"/>
      </w:r>
      <w:r>
        <w:t>.</w:t>
      </w:r>
      <w:r w:rsidR="00843F72">
        <w:t xml:space="preserve"> </w:t>
      </w:r>
    </w:p>
    <w:p w14:paraId="1820E5D5" w14:textId="18CA9DDB" w:rsidR="0057395D" w:rsidRDefault="00201338" w:rsidP="006B620B">
      <w:pPr>
        <w:ind w:firstLine="360"/>
      </w:pPr>
      <w:r>
        <w:t>A 4</w:t>
      </w:r>
      <w:r w:rsidR="00BA6B54">
        <w:t>-</w:t>
      </w:r>
      <w:r>
        <w:t xml:space="preserve">post test was able to successfully gather data on chassis torsional stiffness, </w:t>
      </w:r>
      <w:r w:rsidR="00E92BDE">
        <w:t>etc.</w:t>
      </w:r>
      <w:r>
        <w:t>…</w:t>
      </w:r>
    </w:p>
    <w:p w14:paraId="7B142EB8" w14:textId="4170FFBC" w:rsidR="00611347" w:rsidRPr="008E4F96" w:rsidRDefault="00611347" w:rsidP="006B620B">
      <w:pPr>
        <w:ind w:firstLine="360"/>
      </w:pPr>
      <w:r>
        <w:t xml:space="preserve">The main drawback to a 4-post rig is that aerodynamic </w:t>
      </w:r>
      <w:r w:rsidR="00E92BDE">
        <w:t>effects</w:t>
      </w:r>
      <w:r>
        <w:t xml:space="preserve"> </w:t>
      </w:r>
      <w:r w:rsidR="005F3737">
        <w:t xml:space="preserve">found at higher speeds </w:t>
      </w:r>
      <w:r>
        <w:t xml:space="preserve">are near impossible to simulate. </w:t>
      </w:r>
    </w:p>
    <w:p w14:paraId="054D00C0" w14:textId="61F108E3" w:rsidR="000516F5" w:rsidRDefault="000516F5" w:rsidP="000516F5">
      <w:pPr>
        <w:pStyle w:val="Heading3"/>
      </w:pPr>
      <w:bookmarkStart w:id="30" w:name="_Toc185360073"/>
      <w:r>
        <w:t>7 Post Shaker Rig</w:t>
      </w:r>
      <w:bookmarkEnd w:id="30"/>
    </w:p>
    <w:p w14:paraId="5A77F687" w14:textId="245D2CFD" w:rsidR="009B58D0" w:rsidRDefault="00CC4B53" w:rsidP="00701F70">
      <w:pPr>
        <w:ind w:firstLine="360"/>
      </w:pPr>
      <w:r>
        <w:t xml:space="preserve">A more capable and complex </w:t>
      </w:r>
      <w:r w:rsidR="006E3919">
        <w:t>configuration</w:t>
      </w:r>
      <w:r>
        <w:t xml:space="preserve"> of </w:t>
      </w:r>
      <w:r w:rsidR="006E3919">
        <w:t xml:space="preserve">a full vehicle </w:t>
      </w:r>
      <w:r>
        <w:t>shaker rig is called the “7 Post Rig”.</w:t>
      </w:r>
      <w:r w:rsidR="007C204C">
        <w:t xml:space="preserve"> </w:t>
      </w:r>
      <w:r w:rsidR="00DC2B39">
        <w:t xml:space="preserve">The </w:t>
      </w:r>
      <w:r w:rsidR="002416C5">
        <w:t>extra</w:t>
      </w:r>
      <w:r w:rsidR="00DC2B39">
        <w:t xml:space="preserve"> three posts, often referred to as “aeroloaders” can be used to generate aerodynamic forces seen above roughly 100mph </w:t>
      </w:r>
      <w:r w:rsidR="00DC2B39">
        <w:fldChar w:fldCharType="begin"/>
      </w:r>
      <w:r w:rsidR="00DC2B39">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C2B39">
        <w:fldChar w:fldCharType="separate"/>
      </w:r>
      <w:r w:rsidR="00DC2B39" w:rsidRPr="00C523BC">
        <w:rPr>
          <w:rFonts w:ascii="Calibri" w:hAnsi="Calibri" w:cs="Calibri"/>
        </w:rPr>
        <w:t>(“Seven-Post Rigs,” n.d.)</w:t>
      </w:r>
      <w:r w:rsidR="00DC2B39">
        <w:fldChar w:fldCharType="end"/>
      </w:r>
      <w:r w:rsidR="00DC2B39">
        <w:t xml:space="preserve">. </w:t>
      </w:r>
      <w:r w:rsidR="009B58D0">
        <w:t xml:space="preserve">The three aeroloaders are fastened to the chassis using custom brackets which must be made for each unique vehicle. </w:t>
      </w:r>
      <w:r w:rsidR="003E4C0F">
        <w:fldChar w:fldCharType="begin"/>
      </w:r>
      <w:r w:rsidR="003E4C0F">
        <w:instrText xml:space="preserve"> REF _Ref184591923 \h </w:instrText>
      </w:r>
      <w:r w:rsidR="003E4C0F">
        <w:fldChar w:fldCharType="separate"/>
      </w:r>
      <w:r w:rsidR="003E4C0F">
        <w:t xml:space="preserve">Figure </w:t>
      </w:r>
      <w:r w:rsidR="003E4C0F">
        <w:rPr>
          <w:noProof/>
        </w:rPr>
        <w:t>7</w:t>
      </w:r>
      <w:r w:rsidR="003E4C0F">
        <w:fldChar w:fldCharType="end"/>
      </w:r>
      <w:r w:rsidR="003E4C0F">
        <w:t xml:space="preserve"> shows an example of a 7-post rig with a formula car, where the aeroloaders are fastened to the front bulkhead and rear wing mount.</w:t>
      </w:r>
    </w:p>
    <w:p w14:paraId="5EF8F0FF" w14:textId="41BAB5F2" w:rsidR="00295FD1" w:rsidRPr="003E4C0F" w:rsidRDefault="00295FD1" w:rsidP="00295FD1">
      <w:pPr>
        <w:ind w:firstLine="360"/>
      </w:pPr>
      <w:r>
        <w:t xml:space="preserve">Unfortunately, aeroloaders </w:t>
      </w:r>
      <w:r w:rsidR="00E9740A">
        <w:t>tend to</w:t>
      </w:r>
      <w:r>
        <w:t xml:space="preserve"> dampen the vehicle’s natural response to road inputs by the wheel plates. To mitigate this, a compliant linkage can be arranged between the aeroloaders and chassis to allow loading with a sufficient amount of compliance to let the vehicle move unimpeded </w:t>
      </w:r>
      <w:r>
        <w:fldChar w:fldCharType="begin"/>
      </w:r>
      <w:r>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This solution has its own issue, being that the added compliance does not allow the large downforce loads to be generated in the simulation. By using “velocity feed-forward” algorithms to predict the motion of the chassis in </w:t>
      </w:r>
      <w:r>
        <w:lastRenderedPageBreak/>
        <w:t xml:space="preserve">addition to a compliant link, a workable result emerges for downforce to be simulated on a seven post shaker rig </w:t>
      </w:r>
      <w:r>
        <w:fldChar w:fldCharType="begin"/>
      </w:r>
      <w:r>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w:t>
      </w:r>
    </w:p>
    <w:p w14:paraId="3823CEA7" w14:textId="77777777" w:rsidR="00BE3D6F" w:rsidRDefault="00BE3D6F" w:rsidP="00BE3D6F">
      <w:pPr>
        <w:keepNext/>
        <w:jc w:val="center"/>
      </w:pPr>
      <w:r w:rsidRPr="00BE3D6F">
        <w:rPr>
          <w:noProof/>
        </w:rPr>
        <w:drawing>
          <wp:inline distT="0" distB="0" distL="0" distR="0" wp14:anchorId="5AFB9F3E" wp14:editId="50554D9F">
            <wp:extent cx="5943600" cy="4144010"/>
            <wp:effectExtent l="0" t="0" r="0" b="8890"/>
            <wp:docPr id="1071081677" name="Picture 1" descr="A red race car in a ga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81677" name="Picture 1" descr="A red race car in a garage&#10;&#10;Description automatically generated"/>
                    <pic:cNvPicPr/>
                  </pic:nvPicPr>
                  <pic:blipFill>
                    <a:blip r:embed="rId25"/>
                    <a:stretch>
                      <a:fillRect/>
                    </a:stretch>
                  </pic:blipFill>
                  <pic:spPr>
                    <a:xfrm>
                      <a:off x="0" y="0"/>
                      <a:ext cx="5943600" cy="4144010"/>
                    </a:xfrm>
                    <a:prstGeom prst="rect">
                      <a:avLst/>
                    </a:prstGeom>
                  </pic:spPr>
                </pic:pic>
              </a:graphicData>
            </a:graphic>
          </wp:inline>
        </w:drawing>
      </w:r>
    </w:p>
    <w:p w14:paraId="0C9DA084" w14:textId="24879E94" w:rsidR="009C01CF" w:rsidRDefault="00BE3D6F" w:rsidP="009C01CF">
      <w:pPr>
        <w:pStyle w:val="Caption"/>
      </w:pPr>
      <w:bookmarkStart w:id="31" w:name="_Ref184591923"/>
      <w:bookmarkStart w:id="32" w:name="_Toc185360087"/>
      <w:r>
        <w:t xml:space="preserve">Figure </w:t>
      </w:r>
      <w:fldSimple w:instr=" SEQ Figure \* ARABIC ">
        <w:r w:rsidR="006A70C6">
          <w:rPr>
            <w:noProof/>
          </w:rPr>
          <w:t>7</w:t>
        </w:r>
      </w:fldSimple>
      <w:bookmarkEnd w:id="31"/>
      <w:r>
        <w:t>: 7-Post Shaker Rig Setup</w:t>
      </w:r>
      <w:bookmarkEnd w:id="32"/>
    </w:p>
    <w:p w14:paraId="31049872" w14:textId="447A046F" w:rsidR="00295FD1" w:rsidRDefault="00295FD1" w:rsidP="00295FD1">
      <w:r>
        <w:tab/>
        <w:t xml:space="preserve">The general premise of 7-post performance analysis is </w:t>
      </w:r>
      <w:r w:rsidR="00E9740A">
        <w:t>like</w:t>
      </w:r>
      <w:r>
        <w:t xml:space="preserve"> that of 4-post testing.</w:t>
      </w:r>
      <w:r w:rsidR="00D23B9F">
        <w:t xml:space="preserve"> </w:t>
      </w:r>
      <w:r w:rsidR="00E10A2C">
        <w:t xml:space="preserve">Engineers will target setup changes that minimize variations in tire loading to maintain </w:t>
      </w:r>
      <w:r w:rsidR="00E92BDE">
        <w:t>the highest</w:t>
      </w:r>
      <w:r w:rsidR="00E10A2C">
        <w:t xml:space="preserve"> level of traction. </w:t>
      </w:r>
      <w:r>
        <w:t xml:space="preserve">With the addition of aerodynamic </w:t>
      </w:r>
      <w:r w:rsidR="00D23B9F">
        <w:t xml:space="preserve">factors, more focus is placed on ride height control </w:t>
      </w:r>
      <w:r w:rsidR="00D23B9F">
        <w:fldChar w:fldCharType="begin"/>
      </w:r>
      <w:r w:rsidR="00D23B9F">
        <w:instrText xml:space="preserve"> ADDIN ZOTERO_ITEM CSL_CITATION {"citationID":"KW9d0FEX","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23B9F">
        <w:fldChar w:fldCharType="separate"/>
      </w:r>
      <w:r w:rsidR="00D23B9F" w:rsidRPr="00D23B9F">
        <w:rPr>
          <w:rFonts w:ascii="Calibri" w:hAnsi="Calibri" w:cs="Calibri"/>
        </w:rPr>
        <w:t>(Kelly et al., 2002)</w:t>
      </w:r>
      <w:r w:rsidR="00D23B9F">
        <w:fldChar w:fldCharType="end"/>
      </w:r>
      <w:r w:rsidR="00D23B9F">
        <w:t>.</w:t>
      </w:r>
      <w:r w:rsidR="00E10A2C">
        <w:t xml:space="preserve"> </w:t>
      </w:r>
      <w:r w:rsidR="00DE2862">
        <w:t xml:space="preserve">Since lower ride heights result in more downforce, optimized setups will be able to maintain consistent tire loadings while keeping the vehicle platform in an aerodynamically efficient position </w:t>
      </w:r>
      <w:r w:rsidR="00DE2862">
        <w:fldChar w:fldCharType="begin"/>
      </w:r>
      <w:r w:rsidR="00846D35">
        <w:instrText xml:space="preserve"> ADDIN ZOTERO_ITEM CSL_CITATION {"citationID":"lu6M2Kq5","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E2862">
        <w:fldChar w:fldCharType="separate"/>
      </w:r>
      <w:r w:rsidR="00DE2862" w:rsidRPr="00D23B9F">
        <w:rPr>
          <w:rFonts w:ascii="Calibri" w:hAnsi="Calibri" w:cs="Calibri"/>
        </w:rPr>
        <w:t>(Kelly et al., 2002)</w:t>
      </w:r>
      <w:r w:rsidR="00DE2862">
        <w:fldChar w:fldCharType="end"/>
      </w:r>
      <w:r w:rsidR="00DE2862">
        <w:t>.</w:t>
      </w:r>
      <w:r w:rsidR="00C832B6">
        <w:t xml:space="preserve"> In </w:t>
      </w:r>
      <w:r w:rsidR="00C832B6">
        <w:fldChar w:fldCharType="begin"/>
      </w:r>
      <w:r w:rsidR="00C832B6">
        <w:instrText xml:space="preserve"> REF _Ref184593466 \h </w:instrText>
      </w:r>
      <w:r w:rsidR="00C832B6">
        <w:fldChar w:fldCharType="separate"/>
      </w:r>
      <w:r w:rsidR="00C832B6">
        <w:t xml:space="preserve">Figure </w:t>
      </w:r>
      <w:r w:rsidR="00C832B6">
        <w:rPr>
          <w:noProof/>
        </w:rPr>
        <w:t>8</w:t>
      </w:r>
      <w:r w:rsidR="00C832B6">
        <w:fldChar w:fldCharType="end"/>
      </w:r>
      <w:r w:rsidR="00C832B6">
        <w:t xml:space="preserve">, </w:t>
      </w:r>
      <w:r w:rsidR="00AA012E">
        <w:t>a</w:t>
      </w:r>
      <w:r w:rsidR="00C832B6">
        <w:t xml:space="preserve"> </w:t>
      </w:r>
      <w:r w:rsidR="00AA012E">
        <w:t xml:space="preserve">ride height vs time plot captured from 7-post testing shows the results of optimizing a set of front dampers. The resulting setup was able to run 1mm lower and had less variation; therefore producing more downforce and control </w:t>
      </w:r>
      <w:r w:rsidR="00AA012E">
        <w:fldChar w:fldCharType="begin"/>
      </w:r>
      <w:r w:rsidR="00846D35">
        <w:instrText xml:space="preserve"> ADDIN ZOTERO_ITEM CSL_CITATION {"citationID":"RmcOoZZz","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A012E">
        <w:fldChar w:fldCharType="separate"/>
      </w:r>
      <w:r w:rsidR="00AA012E" w:rsidRPr="00D23B9F">
        <w:rPr>
          <w:rFonts w:ascii="Calibri" w:hAnsi="Calibri" w:cs="Calibri"/>
        </w:rPr>
        <w:t>(Kelly et al., 2002)</w:t>
      </w:r>
      <w:r w:rsidR="00AA012E">
        <w:fldChar w:fldCharType="end"/>
      </w:r>
      <w:r w:rsidR="00AA012E">
        <w:t>.</w:t>
      </w:r>
    </w:p>
    <w:p w14:paraId="42EABA39" w14:textId="77777777" w:rsidR="00295FD1" w:rsidRDefault="00295FD1" w:rsidP="00295FD1">
      <w:pPr>
        <w:keepNext/>
        <w:jc w:val="center"/>
      </w:pPr>
      <w:r w:rsidRPr="00295FD1">
        <w:rPr>
          <w:noProof/>
        </w:rPr>
        <w:lastRenderedPageBreak/>
        <w:drawing>
          <wp:inline distT="0" distB="0" distL="0" distR="0" wp14:anchorId="35104EB7" wp14:editId="0718C78E">
            <wp:extent cx="5943600" cy="4522470"/>
            <wp:effectExtent l="0" t="0" r="0" b="0"/>
            <wp:docPr id="1555584941"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84941" name="Picture 1" descr="A graph with red and blue lines&#10;&#10;Description automatically generated"/>
                    <pic:cNvPicPr/>
                  </pic:nvPicPr>
                  <pic:blipFill rotWithShape="1">
                    <a:blip r:embed="rId26"/>
                    <a:srcRect b="8972"/>
                    <a:stretch/>
                  </pic:blipFill>
                  <pic:spPr bwMode="auto">
                    <a:xfrm>
                      <a:off x="0" y="0"/>
                      <a:ext cx="5943600" cy="4522470"/>
                    </a:xfrm>
                    <a:prstGeom prst="rect">
                      <a:avLst/>
                    </a:prstGeom>
                    <a:ln>
                      <a:noFill/>
                    </a:ln>
                    <a:extLst>
                      <a:ext uri="{53640926-AAD7-44D8-BBD7-CCE9431645EC}">
                        <a14:shadowObscured xmlns:a14="http://schemas.microsoft.com/office/drawing/2010/main"/>
                      </a:ext>
                    </a:extLst>
                  </pic:spPr>
                </pic:pic>
              </a:graphicData>
            </a:graphic>
          </wp:inline>
        </w:drawing>
      </w:r>
    </w:p>
    <w:p w14:paraId="548BAC5B" w14:textId="085EB16B" w:rsidR="00295FD1" w:rsidRPr="00295FD1" w:rsidRDefault="00295FD1" w:rsidP="00295FD1">
      <w:pPr>
        <w:pStyle w:val="Caption"/>
      </w:pPr>
      <w:bookmarkStart w:id="33" w:name="_Ref184593466"/>
      <w:bookmarkStart w:id="34" w:name="_Toc185360088"/>
      <w:r>
        <w:t xml:space="preserve">Figure </w:t>
      </w:r>
      <w:fldSimple w:instr=" SEQ Figure \* ARABIC ">
        <w:r w:rsidR="006A70C6">
          <w:rPr>
            <w:noProof/>
          </w:rPr>
          <w:t>8</w:t>
        </w:r>
      </w:fldSimple>
      <w:bookmarkEnd w:id="33"/>
      <w:r>
        <w:t xml:space="preserve">: Front ride height comparison between baseline and optimized </w:t>
      </w:r>
      <w:r>
        <w:fldChar w:fldCharType="begin"/>
      </w:r>
      <w:r>
        <w:instrText xml:space="preserve"> ADDIN ZOTERO_ITEM CSL_CITATION {"citationID":"rXMCgK0R","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295FD1">
        <w:rPr>
          <w:rFonts w:ascii="Calibri" w:hAnsi="Calibri" w:cs="Calibri"/>
          <w:sz w:val="28"/>
        </w:rPr>
        <w:t>(Kelly et al., 2002)</w:t>
      </w:r>
      <w:bookmarkEnd w:id="34"/>
      <w:r>
        <w:fldChar w:fldCharType="end"/>
      </w:r>
    </w:p>
    <w:p w14:paraId="253374D1" w14:textId="49E69E32" w:rsidR="000516F5" w:rsidRDefault="000516F5" w:rsidP="000516F5">
      <w:pPr>
        <w:pStyle w:val="Heading3"/>
      </w:pPr>
      <w:bookmarkStart w:id="35" w:name="_Toc185360074"/>
      <w:r>
        <w:t xml:space="preserve">Kinematics and </w:t>
      </w:r>
      <w:r w:rsidR="00A56AFB">
        <w:t>C</w:t>
      </w:r>
      <w:r>
        <w:t xml:space="preserve">ompliance </w:t>
      </w:r>
      <w:r w:rsidR="00A56AFB">
        <w:t>T</w:t>
      </w:r>
      <w:r>
        <w:t>esting</w:t>
      </w:r>
      <w:bookmarkEnd w:id="35"/>
    </w:p>
    <w:p w14:paraId="4301A825" w14:textId="060CAB87" w:rsidR="007D3B5C" w:rsidRPr="007D3B5C" w:rsidRDefault="000516F5" w:rsidP="001B66FB">
      <w:r>
        <w:tab/>
        <w:t xml:space="preserve">Kinematic and compliance testing, or K&amp;C testing for short, is a laboratory method of analyzing the how suspension components of a race car move in relation to one another. This test </w:t>
      </w:r>
      <w:r w:rsidR="00E9740A">
        <w:t>can</w:t>
      </w:r>
      <w:r>
        <w:t xml:space="preserve"> observe the kinematics that the real vehicle generates.</w:t>
      </w:r>
      <w:r w:rsidR="00CE65A2">
        <w:t xml:space="preserve"> </w:t>
      </w:r>
      <w:r>
        <w:t xml:space="preserve">This is important because inconsistencies during </w:t>
      </w:r>
      <w:r w:rsidR="00E92BDE">
        <w:t>the manufacturing</w:t>
      </w:r>
      <w:r>
        <w:t xml:space="preserve"> </w:t>
      </w:r>
      <w:r w:rsidR="003D185B">
        <w:t xml:space="preserve">process </w:t>
      </w:r>
      <w:r>
        <w:t xml:space="preserve">and damage from racing can mean the actual vehicles kinematic properties could differ from theoretical ones, resulting in </w:t>
      </w:r>
      <w:r w:rsidR="00E9740A">
        <w:t>inferior performance</w:t>
      </w:r>
      <w:r>
        <w:t>.</w:t>
      </w:r>
      <w:r w:rsidR="003D185B">
        <w:t xml:space="preserve"> Also, this testing rig can empirically determine the kinematic properties of a vehicle without the need to geometrically define each component.</w:t>
      </w:r>
      <w:r w:rsidR="004C124B">
        <w:t xml:space="preserve"> T</w:t>
      </w:r>
      <w:r>
        <w:t>he K&amp;C testing apparatus can differ depending on the level of analysis, but typically involves suspending the vehicle with a number of actuators directly to each wheel assembly and some key locations on the chassis.</w:t>
      </w:r>
      <w:r w:rsidR="000433E5">
        <w:t xml:space="preserve"> </w:t>
      </w:r>
      <w:r w:rsidR="000433E5">
        <w:fldChar w:fldCharType="begin"/>
      </w:r>
      <w:r w:rsidR="000433E5">
        <w:instrText xml:space="preserve"> REF _Ref184483424 \h </w:instrText>
      </w:r>
      <w:r w:rsidR="000433E5">
        <w:fldChar w:fldCharType="separate"/>
      </w:r>
      <w:r w:rsidR="000433E5">
        <w:t xml:space="preserve">Figure </w:t>
      </w:r>
      <w:r w:rsidR="000433E5">
        <w:rPr>
          <w:noProof/>
        </w:rPr>
        <w:t>8</w:t>
      </w:r>
      <w:r w:rsidR="000433E5">
        <w:fldChar w:fldCharType="end"/>
      </w:r>
      <w:r w:rsidR="000433E5">
        <w:t xml:space="preserve"> shows one example of a K&amp;C test rig in which there are vertical, longitudinal, and lateral motion input mechanisms for each wheel.</w:t>
      </w:r>
      <w:r w:rsidR="005A1A3D">
        <w:t xml:space="preserve"> Other configurations include one or multiple chassis mounted actuators to provide other testing conditions.</w:t>
      </w:r>
    </w:p>
    <w:p w14:paraId="5C614EFF" w14:textId="319C70E1" w:rsidR="00BE2693" w:rsidRDefault="00BE2693" w:rsidP="000516F5"/>
    <w:p w14:paraId="6D3C29EB" w14:textId="77777777" w:rsidR="000516F5" w:rsidRDefault="000516F5" w:rsidP="000516F5">
      <w:pPr>
        <w:keepNext/>
        <w:jc w:val="center"/>
      </w:pPr>
      <w:r w:rsidRPr="00A56045">
        <w:rPr>
          <w:noProof/>
        </w:rPr>
        <w:lastRenderedPageBreak/>
        <w:drawing>
          <wp:inline distT="0" distB="0" distL="0" distR="0" wp14:anchorId="657251D7" wp14:editId="6DBA8EC0">
            <wp:extent cx="5943600" cy="4036695"/>
            <wp:effectExtent l="0" t="0" r="0" b="1905"/>
            <wp:docPr id="1475793050" name="Picture 1" descr="A car on a assembly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93050" name="Picture 1" descr="A car on a assembly line&#10;&#10;Description automatically generated"/>
                    <pic:cNvPicPr/>
                  </pic:nvPicPr>
                  <pic:blipFill>
                    <a:blip r:embed="rId27"/>
                    <a:stretch>
                      <a:fillRect/>
                    </a:stretch>
                  </pic:blipFill>
                  <pic:spPr>
                    <a:xfrm>
                      <a:off x="0" y="0"/>
                      <a:ext cx="5943600" cy="4036695"/>
                    </a:xfrm>
                    <a:prstGeom prst="rect">
                      <a:avLst/>
                    </a:prstGeom>
                  </pic:spPr>
                </pic:pic>
              </a:graphicData>
            </a:graphic>
          </wp:inline>
        </w:drawing>
      </w:r>
    </w:p>
    <w:p w14:paraId="59FC246E" w14:textId="687DA48C" w:rsidR="000516F5" w:rsidRDefault="000516F5" w:rsidP="00A56AFB">
      <w:pPr>
        <w:pStyle w:val="Caption"/>
      </w:pPr>
      <w:bookmarkStart w:id="36" w:name="_Ref184483424"/>
      <w:bookmarkStart w:id="37" w:name="_Toc185360089"/>
      <w:r>
        <w:t xml:space="preserve">Figure </w:t>
      </w:r>
      <w:fldSimple w:instr=" SEQ Figure \* ARABIC ">
        <w:r w:rsidR="006A70C6">
          <w:rPr>
            <w:noProof/>
          </w:rPr>
          <w:t>9</w:t>
        </w:r>
      </w:fldSimple>
      <w:bookmarkEnd w:id="36"/>
      <w:r>
        <w:t xml:space="preserve">: Kinematic testing simulator </w:t>
      </w:r>
      <w:r>
        <w:fldChar w:fldCharType="begin"/>
      </w:r>
      <w:r>
        <w:instrText xml:space="preserve"> ADDIN ZOTERO_ITEM CSL_CITATION {"citationID":"C11xbdiR","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A56045">
        <w:rPr>
          <w:rFonts w:ascii="Calibri" w:hAnsi="Calibri" w:cs="Calibri"/>
        </w:rPr>
        <w:t>(Dodds &amp; Plummer, 2001)</w:t>
      </w:r>
      <w:bookmarkEnd w:id="37"/>
      <w:r>
        <w:fldChar w:fldCharType="end"/>
      </w:r>
    </w:p>
    <w:p w14:paraId="32B49569" w14:textId="77777777" w:rsidR="004C124B" w:rsidRPr="001B66FB" w:rsidRDefault="004C124B" w:rsidP="004C124B">
      <w:pPr>
        <w:ind w:firstLine="360"/>
      </w:pPr>
      <w:r>
        <w:t xml:space="preserve">K&amp;C testing can be broken into characterizing kinematics and defining compliance within the suspension system. </w:t>
      </w:r>
      <w:r w:rsidRPr="007D3B5C">
        <w:t>K&amp;C test rigs are able to provide suspension behavior data that helps engineers correlate track and subjective performance to kinematic and compliance characteristics</w:t>
      </w:r>
      <w:r>
        <w:t xml:space="preserve"> </w:t>
      </w:r>
      <w:r>
        <w:fldChar w:fldCharType="begin"/>
      </w:r>
      <w:r>
        <w:instrText xml:space="preserve"> ADDIN ZOTERO_ITEM CSL_CITATION {"citationID":"f8K0pALU","properties":{"formattedCitation":"(Best et al., 1997)","plainCitation":"(Best et al., 1997)","noteIndex":0},"citationItems":[{"id":368,"uris":["http://zotero.org/users/12916010/items/QGHGHC84"],"itemData":{"id":368,"type":"paper-conference","DOI":"10.4271/970096","event-title":"SAE International Congress and Exposition","language":"en","page":"970096","source":"DOI.org (Crossref)","title":"Design and Operation of a New Vehicle Suspension Kinematics and Compliance Facility","URL":"https://www.sae.org/content/970096/","author":[{"family":"Best","given":"Tony"},{"family":"Neads","given":"Steve J."},{"family":"Whitehead","given":"John P."},{"family":"Willows","given":"Ian R."}],"accessed":{"date-parts":[["2024",12,7]]},"issued":{"date-parts":[["1997",2,24]]}}}],"schema":"https://github.com/citation-style-language/schema/raw/master/csl-citation.json"} </w:instrText>
      </w:r>
      <w:r>
        <w:fldChar w:fldCharType="separate"/>
      </w:r>
      <w:r w:rsidRPr="007D3B5C">
        <w:rPr>
          <w:rFonts w:ascii="Calibri" w:hAnsi="Calibri" w:cs="Calibri"/>
        </w:rPr>
        <w:t>(Best et al., 1997)</w:t>
      </w:r>
      <w:r>
        <w:fldChar w:fldCharType="end"/>
      </w:r>
      <w:r>
        <w:t xml:space="preserve">. </w:t>
      </w:r>
      <w:r w:rsidRPr="007D3B5C">
        <w:t>It is possible to determine the sensitivity of vehicle characteristics to various suspension parameters. This means that a race car's "ideal" performance setup can be achieved while also determining a tolerance bandwidth</w:t>
      </w:r>
      <w:r>
        <w:t xml:space="preserve"> </w:t>
      </w:r>
      <w:r>
        <w:fldChar w:fldCharType="begin"/>
      </w:r>
      <w:r>
        <w:instrText xml:space="preserve"> ADDIN ZOTERO_ITEM CSL_CITATION {"citationID":"kMLvFNEn","properties":{"formattedCitation":"(Best et al., 1997)","plainCitation":"(Best et al., 1997)","noteIndex":0},"citationItems":[{"id":368,"uris":["http://zotero.org/users/12916010/items/QGHGHC84"],"itemData":{"id":368,"type":"paper-conference","DOI":"10.4271/970096","event-title":"SAE International Congress and Exposition","language":"en","page":"970096","source":"DOI.org (Crossref)","title":"Design and Operation of a New Vehicle Suspension Kinematics and Compliance Facility","URL":"https://www.sae.org/content/970096/","author":[{"family":"Best","given":"Tony"},{"family":"Neads","given":"Steve J."},{"family":"Whitehead","given":"John P."},{"family":"Willows","given":"Ian R."}],"accessed":{"date-parts":[["2024",12,7]]},"issued":{"date-parts":[["1997",2,24]]}}}],"schema":"https://github.com/citation-style-language/schema/raw/master/csl-citation.json"} </w:instrText>
      </w:r>
      <w:r>
        <w:fldChar w:fldCharType="separate"/>
      </w:r>
      <w:r w:rsidRPr="007D3B5C">
        <w:rPr>
          <w:rFonts w:ascii="Calibri" w:hAnsi="Calibri" w:cs="Calibri"/>
        </w:rPr>
        <w:t>(Best et al., 1997)</w:t>
      </w:r>
      <w:r>
        <w:fldChar w:fldCharType="end"/>
      </w:r>
      <w:r w:rsidRPr="007D3B5C">
        <w:t>.</w:t>
      </w:r>
    </w:p>
    <w:p w14:paraId="42CBD97B" w14:textId="77777777" w:rsidR="00477B95" w:rsidRDefault="001B66FB" w:rsidP="001B66FB">
      <w:pPr>
        <w:ind w:firstLine="360"/>
        <w:rPr>
          <w:rFonts w:ascii="Times New Roman" w:eastAsia="Times New Roman" w:hAnsi="Times New Roman" w:cs="Times New Roman"/>
          <w:szCs w:val="24"/>
        </w:rPr>
      </w:pPr>
      <w:r w:rsidRPr="00BE2693">
        <w:t>Work has been done to use K&amp;C test rigs to validate theoretical kinematics results from ADAMS car</w:t>
      </w:r>
      <w:r>
        <w:t xml:space="preserve"> </w:t>
      </w:r>
      <w:r>
        <w:fldChar w:fldCharType="begin"/>
      </w:r>
      <w:r>
        <w:instrText xml:space="preserve"> ADDIN ZOTERO_ITEM CSL_CITATION {"citationID":"G4NIGu9b","properties":{"formattedCitation":"(Zhang et al., 2023)","plainCitation":"(Zhang et al., 2023)","noteIndex":0},"citationItems":[{"id":354,"uris":["http://zotero.org/users/12916010/items/YWTCUZLP"],"itemData":{"id":354,"type":"book","collection-title":"Mechanisms and Machine Science","event-place":"Cham","ISBN":"978-3-030-99074-9","language":"en","license":"https://www.springer.com/tdm","note":"DOI: 10.1007/978-3-030-99075-6","publisher":"Springer International Publishing","publisher-place":"Cham","source":"DOI.org (Crossref)","title":"Proceedings of IncoME-VI and TEPEN 2021: Performance Engineering and Maintenance Engineering","title-short":"Proceedings of IncoME-VI and TEPEN 2021","URL":"https://link.springer.com/10.1007/978-3-030-99075-6","volume":"117","editor":[{"family":"Zhang","given":"Hao"},{"family":"Feng","given":"Guojin"},{"family":"Wang","given":"Hongjun"},{"family":"Gu","given":"Fengshou"},{"family":"Sinha","given":"Jyoti K."}],"accessed":{"date-parts":[["2024",12,6]]},"issued":{"date-parts":[["2023"]]}}}],"schema":"https://github.com/citation-style-language/schema/raw/master/csl-citation.json"} </w:instrText>
      </w:r>
      <w:r>
        <w:fldChar w:fldCharType="separate"/>
      </w:r>
      <w:r w:rsidRPr="00BE2693">
        <w:rPr>
          <w:rFonts w:ascii="Calibri" w:hAnsi="Calibri" w:cs="Calibri"/>
        </w:rPr>
        <w:t>(Zhang et al., 2023)</w:t>
      </w:r>
      <w:r>
        <w:fldChar w:fldCharType="end"/>
      </w:r>
      <w:r w:rsidRPr="00BE2693">
        <w:t>.</w:t>
      </w:r>
      <w:r w:rsidRPr="007D3B5C">
        <w:rPr>
          <w:rFonts w:ascii="Times New Roman" w:eastAsia="Times New Roman" w:hAnsi="Times New Roman" w:cs="Times New Roman"/>
          <w:szCs w:val="24"/>
        </w:rPr>
        <w:t xml:space="preserve"> </w:t>
      </w:r>
    </w:p>
    <w:p w14:paraId="4A1B5BA8" w14:textId="4E7D950C" w:rsidR="001B66FB" w:rsidRDefault="006511D1" w:rsidP="001B66FB">
      <w:pPr>
        <w:ind w:firstLine="360"/>
        <w:rPr>
          <w:rFonts w:ascii="Times New Roman" w:eastAsia="Times New Roman" w:hAnsi="Times New Roman" w:cs="Times New Roman"/>
          <w:szCs w:val="24"/>
        </w:rPr>
      </w:pPr>
      <w:r>
        <w:t>Morse Measurements explains that damper behavior needs to be calculated and added to simulations during tests.</w:t>
      </w:r>
    </w:p>
    <w:p w14:paraId="1DC314CE" w14:textId="405A72D4" w:rsidR="00866A39" w:rsidRDefault="00F4096C" w:rsidP="001B66FB">
      <w:pPr>
        <w:ind w:firstLine="360"/>
      </w:pPr>
      <w:r>
        <w:t xml:space="preserve">Examples of K&amp;C test results are shown in </w:t>
      </w:r>
      <w:r>
        <w:fldChar w:fldCharType="begin"/>
      </w:r>
      <w:r>
        <w:instrText xml:space="preserve"> REF _Ref184594804 \h </w:instrText>
      </w:r>
      <w:r>
        <w:fldChar w:fldCharType="separate"/>
      </w:r>
      <w:r w:rsidRPr="005941BA">
        <w:rPr>
          <w:szCs w:val="24"/>
        </w:rPr>
        <w:t xml:space="preserve">Figure </w:t>
      </w:r>
      <w:r>
        <w:rPr>
          <w:noProof/>
          <w:szCs w:val="24"/>
        </w:rPr>
        <w:t>10</w:t>
      </w:r>
      <w:r>
        <w:fldChar w:fldCharType="end"/>
      </w:r>
      <w:r>
        <w:t xml:space="preserve"> and </w:t>
      </w:r>
      <w:r>
        <w:fldChar w:fldCharType="begin"/>
      </w:r>
      <w:r>
        <w:instrText xml:space="preserve"> REF _Ref184594809 \h </w:instrText>
      </w:r>
      <w:r>
        <w:fldChar w:fldCharType="separate"/>
      </w:r>
      <w:r>
        <w:t xml:space="preserve">Figure </w:t>
      </w:r>
      <w:r>
        <w:rPr>
          <w:noProof/>
        </w:rPr>
        <w:t>11</w:t>
      </w:r>
      <w:r>
        <w:fldChar w:fldCharType="end"/>
      </w:r>
      <w:r>
        <w:t xml:space="preserve"> where the front left wheel toe angle is analyzed. </w:t>
      </w:r>
      <w:r w:rsidR="001202F6">
        <w:t xml:space="preserve">The first test demonstrates the use of K&amp;C for kinematics characterization – where the tire position is related to transient body motion. </w:t>
      </w:r>
      <w:r w:rsidR="00373939">
        <w:t xml:space="preserve">The second test demonstrates characterizing the tire position in response to various component settings. Both tests </w:t>
      </w:r>
      <w:r w:rsidR="008E50F3">
        <w:t>are critical in determining whether the tire is operating in its ideal window.</w:t>
      </w:r>
      <w:r w:rsidR="001C3A71">
        <w:t xml:space="preserve"> </w:t>
      </w:r>
    </w:p>
    <w:p w14:paraId="58BF9D66" w14:textId="77777777" w:rsidR="00846D35" w:rsidRDefault="00846D35" w:rsidP="006A70C6">
      <w:pPr>
        <w:keepNext/>
        <w:ind w:firstLine="360"/>
        <w:jc w:val="center"/>
      </w:pPr>
      <w:r w:rsidRPr="00846D35">
        <w:rPr>
          <w:noProof/>
        </w:rPr>
        <w:lastRenderedPageBreak/>
        <w:drawing>
          <wp:inline distT="0" distB="0" distL="0" distR="0" wp14:anchorId="2C140DBD" wp14:editId="46B1A786">
            <wp:extent cx="5334000" cy="3012914"/>
            <wp:effectExtent l="0" t="0" r="0" b="0"/>
            <wp:docPr id="826552346" name="Picture 1" descr="A graph of a car eng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552346" name="Picture 1" descr="A graph of a car engine&#10;&#10;Description automatically generated"/>
                    <pic:cNvPicPr/>
                  </pic:nvPicPr>
                  <pic:blipFill>
                    <a:blip r:embed="rId28"/>
                    <a:stretch>
                      <a:fillRect/>
                    </a:stretch>
                  </pic:blipFill>
                  <pic:spPr>
                    <a:xfrm>
                      <a:off x="0" y="0"/>
                      <a:ext cx="5345180" cy="3019229"/>
                    </a:xfrm>
                    <a:prstGeom prst="rect">
                      <a:avLst/>
                    </a:prstGeom>
                  </pic:spPr>
                </pic:pic>
              </a:graphicData>
            </a:graphic>
          </wp:inline>
        </w:drawing>
      </w:r>
    </w:p>
    <w:p w14:paraId="691FA006" w14:textId="20A679F0" w:rsidR="00846D35" w:rsidRDefault="00846D35" w:rsidP="005941BA">
      <w:pPr>
        <w:pStyle w:val="Caption"/>
        <w:rPr>
          <w:szCs w:val="24"/>
        </w:rPr>
      </w:pPr>
      <w:bookmarkStart w:id="38" w:name="_Ref184594804"/>
      <w:bookmarkStart w:id="39" w:name="_Toc185360090"/>
      <w:r w:rsidRPr="005941BA">
        <w:rPr>
          <w:szCs w:val="24"/>
        </w:rPr>
        <w:t xml:space="preserve">Figure </w:t>
      </w:r>
      <w:r w:rsidRPr="005941BA">
        <w:rPr>
          <w:szCs w:val="24"/>
        </w:rPr>
        <w:fldChar w:fldCharType="begin"/>
      </w:r>
      <w:r w:rsidRPr="005941BA">
        <w:rPr>
          <w:szCs w:val="24"/>
        </w:rPr>
        <w:instrText xml:space="preserve"> SEQ Figure \* ARABIC </w:instrText>
      </w:r>
      <w:r w:rsidRPr="005941BA">
        <w:rPr>
          <w:szCs w:val="24"/>
        </w:rPr>
        <w:fldChar w:fldCharType="separate"/>
      </w:r>
      <w:r w:rsidR="006A70C6">
        <w:rPr>
          <w:noProof/>
          <w:szCs w:val="24"/>
        </w:rPr>
        <w:t>10</w:t>
      </w:r>
      <w:r w:rsidRPr="005941BA">
        <w:rPr>
          <w:szCs w:val="24"/>
        </w:rPr>
        <w:fldChar w:fldCharType="end"/>
      </w:r>
      <w:bookmarkEnd w:id="38"/>
      <w:r w:rsidRPr="005941BA">
        <w:rPr>
          <w:szCs w:val="24"/>
        </w:rPr>
        <w:t xml:space="preserve">: Influence of stabilizer bar on the change of tire’s toe angle </w:t>
      </w:r>
      <w:r w:rsidRPr="005941BA">
        <w:rPr>
          <w:szCs w:val="24"/>
        </w:rPr>
        <w:fldChar w:fldCharType="begin"/>
      </w:r>
      <w:r w:rsidRPr="005941BA">
        <w:rPr>
          <w:szCs w:val="24"/>
        </w:rPr>
        <w:instrText xml:space="preserve"> ADDIN ZOTERO_ITEM CSL_CITATION {"citationID":"qNUl3Mec","properties":{"formattedCitation":"(Jing et al., 2017)","plainCitation":"(Jing et al., 2017)","noteIndex":0},"citationItems":[{"id":356,"uris":["http://zotero.org/users/12916010/items/Y6GK4Y86"],"itemData":{"id":356,"type":"article-journal","abstract":"Chassis performance development is a major difficulty in vehicle research and development, which is the main factor restricting the independent development of vehicles in China. These years, through a large number of studies, chassis engineers have found that the suspension K&amp;C characteristics as a quasi-static characteristic of the suspension provides a technical route for the suspension performance R&amp;D, and the suspension K&amp;C test has become an important means of vehicle benchmarking, optimization and verification . However, the research on suspension K&amp;C test is less in china, and the test conditions and setting requirements vary greatly from OEM to OEM. In this paper, the influence of different settings on the characteristics of the suspension is obtained through experiments, and the causes of the differences are analyzed; in order to fully reflect the suspension characteristics, the author recommends the appropriate test case and settings.","container-title":"IOP Conference Series: Materials Science and Engineering","DOI":"10.1088/1757-899X/231/1/012186","ISSN":"1757-8981, 1757-899X","journalAbbreviation":"IOP Conf. Ser.: Mater. Sci. Eng.","language":"en","license":"http://iopscience.iop.org/info/page/text-and-data-mining","page":"012186","source":"DOI.org (Crossref)","title":"Study on kinematic and compliance test of suspension","volume":"231","author":[{"family":"Jing","given":"Lixin"},{"family":"Wu","given":"Liguang"},{"family":"Li","given":"Xuepeng"},{"family":"Zhang","given":"Yu"}],"issued":{"date-parts":[["2017",9]]}}}],"schema":"https://github.com/citation-style-language/schema/raw/master/csl-citation.json"} </w:instrText>
      </w:r>
      <w:r w:rsidRPr="005941BA">
        <w:rPr>
          <w:szCs w:val="24"/>
        </w:rPr>
        <w:fldChar w:fldCharType="separate"/>
      </w:r>
      <w:r w:rsidRPr="005941BA">
        <w:rPr>
          <w:rFonts w:ascii="Calibri" w:hAnsi="Calibri" w:cs="Calibri"/>
          <w:szCs w:val="24"/>
        </w:rPr>
        <w:t xml:space="preserve">(Jing et al., </w:t>
      </w:r>
      <w:r w:rsidRPr="005941BA">
        <w:rPr>
          <w:szCs w:val="24"/>
        </w:rPr>
        <w:t>2017</w:t>
      </w:r>
      <w:r w:rsidRPr="005941BA">
        <w:rPr>
          <w:rFonts w:ascii="Calibri" w:hAnsi="Calibri" w:cs="Calibri"/>
          <w:szCs w:val="24"/>
        </w:rPr>
        <w:t>)</w:t>
      </w:r>
      <w:bookmarkEnd w:id="39"/>
      <w:r w:rsidRPr="005941BA">
        <w:rPr>
          <w:szCs w:val="24"/>
        </w:rPr>
        <w:fldChar w:fldCharType="end"/>
      </w:r>
    </w:p>
    <w:p w14:paraId="5790D4C0" w14:textId="77777777" w:rsidR="006A70C6" w:rsidRDefault="006A70C6" w:rsidP="006A70C6">
      <w:pPr>
        <w:keepNext/>
        <w:jc w:val="center"/>
      </w:pPr>
      <w:r w:rsidRPr="006A70C6">
        <w:rPr>
          <w:noProof/>
        </w:rPr>
        <w:drawing>
          <wp:inline distT="0" distB="0" distL="0" distR="0" wp14:anchorId="19B7C25D" wp14:editId="4E188316">
            <wp:extent cx="5406390" cy="4029895"/>
            <wp:effectExtent l="0" t="0" r="3810" b="8890"/>
            <wp:docPr id="1784512046"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512046" name="Picture 1" descr="A graph of different colored lines&#10;&#10;Description automatically generated"/>
                    <pic:cNvPicPr/>
                  </pic:nvPicPr>
                  <pic:blipFill rotWithShape="1">
                    <a:blip r:embed="rId29"/>
                    <a:srcRect t="2496" r="2564"/>
                    <a:stretch/>
                  </pic:blipFill>
                  <pic:spPr bwMode="auto">
                    <a:xfrm>
                      <a:off x="0" y="0"/>
                      <a:ext cx="5424039" cy="4043051"/>
                    </a:xfrm>
                    <a:prstGeom prst="rect">
                      <a:avLst/>
                    </a:prstGeom>
                    <a:ln>
                      <a:noFill/>
                    </a:ln>
                    <a:extLst>
                      <a:ext uri="{53640926-AAD7-44D8-BBD7-CCE9431645EC}">
                        <a14:shadowObscured xmlns:a14="http://schemas.microsoft.com/office/drawing/2010/main"/>
                      </a:ext>
                    </a:extLst>
                  </pic:spPr>
                </pic:pic>
              </a:graphicData>
            </a:graphic>
          </wp:inline>
        </w:drawing>
      </w:r>
    </w:p>
    <w:p w14:paraId="0D4BB5D3" w14:textId="09D1A566" w:rsidR="00F4096C" w:rsidRPr="00F4096C" w:rsidRDefault="006A70C6" w:rsidP="00DB2218">
      <w:pPr>
        <w:pStyle w:val="Caption"/>
      </w:pPr>
      <w:bookmarkStart w:id="40" w:name="_Ref184594809"/>
      <w:bookmarkStart w:id="41" w:name="_Toc185360091"/>
      <w:r>
        <w:t xml:space="preserve">Figure </w:t>
      </w:r>
      <w:fldSimple w:instr=" SEQ Figure \* ARABIC ">
        <w:r>
          <w:rPr>
            <w:noProof/>
          </w:rPr>
          <w:t>11</w:t>
        </w:r>
      </w:fldSimple>
      <w:bookmarkEnd w:id="40"/>
      <w:r>
        <w:t xml:space="preserve">: The effect of different settings on the toe angle of the suspension </w:t>
      </w:r>
      <w:r>
        <w:fldChar w:fldCharType="begin"/>
      </w:r>
      <w:r>
        <w:instrText xml:space="preserve"> ADDIN ZOTERO_ITEM CSL_CITATION {"citationID":"cqO12bRa","properties":{"formattedCitation":"(Jing et al., 2017)","plainCitation":"(Jing et al., 2017)","noteIndex":0},"citationItems":[{"id":356,"uris":["http://zotero.org/users/12916010/items/Y6GK4Y86"],"itemData":{"id":356,"type":"article-journal","abstract":"Chassis performance development is a major difficulty in vehicle research and development, which is the main factor restricting the independent development of vehicles in China. These years, through a large number of studies, chassis engineers have found that the suspension K&amp;C characteristics as a quasi-static characteristic of the suspension provides a technical route for the suspension performance R&amp;D, and the suspension K&amp;C test has become an important means of vehicle benchmarking, optimization and verification . However, the research on suspension K&amp;C test is less in china, and the test conditions and setting requirements vary greatly from OEM to OEM. In this paper, the influence of different settings on the characteristics of the suspension is obtained through experiments, and the causes of the differences are analyzed; in order to fully reflect the suspension characteristics, the author recommends the appropriate test case and settings.","container-title":"IOP Conference Series: Materials Science and Engineering","DOI":"10.1088/1757-899X/231/1/012186","ISSN":"1757-8981, 1757-899X","journalAbbreviation":"IOP Conf. Ser.: Mater. Sci. Eng.","language":"en","license":"http://iopscience.iop.org/info/page/text-and-data-mining","page":"012186","source":"DOI.org (Crossref)","title":"Study on kinematic and compliance test of suspension","volume":"231","author":[{"family":"Jing","given":"Lixin"},{"family":"Wu","given":"Liguang"},{"family":"Li","given":"Xuepeng"},{"family":"Zhang","given":"Yu"}],"issued":{"date-parts":[["2017",9]]}}}],"schema":"https://github.com/citation-style-language/schema/raw/master/csl-citation.json"} </w:instrText>
      </w:r>
      <w:r>
        <w:fldChar w:fldCharType="separate"/>
      </w:r>
      <w:r w:rsidRPr="006A70C6">
        <w:rPr>
          <w:rFonts w:ascii="Calibri" w:hAnsi="Calibri" w:cs="Calibri"/>
        </w:rPr>
        <w:t>(Jing et al., 2017)</w:t>
      </w:r>
      <w:bookmarkEnd w:id="41"/>
      <w:r>
        <w:fldChar w:fldCharType="end"/>
      </w:r>
    </w:p>
    <w:p w14:paraId="043606B7" w14:textId="40994A9C" w:rsidR="00584B1C" w:rsidRDefault="00584B1C" w:rsidP="006C39FA">
      <w:pPr>
        <w:pStyle w:val="Heading2"/>
      </w:pPr>
      <w:bookmarkStart w:id="42" w:name="_Toc185360075"/>
      <w:r>
        <w:lastRenderedPageBreak/>
        <w:t>Comparative assessment of candidate solutions</w:t>
      </w:r>
      <w:bookmarkEnd w:id="42"/>
    </w:p>
    <w:p w14:paraId="08093D20" w14:textId="6CBE45B0" w:rsidR="00532F1E" w:rsidRDefault="00532F1E" w:rsidP="00532F1E">
      <w:pPr>
        <w:pStyle w:val="Caption"/>
        <w:keepNext/>
      </w:pPr>
      <w:bookmarkStart w:id="43" w:name="_Ref184565087"/>
      <w:bookmarkStart w:id="44" w:name="_Toc185360093"/>
      <w:r>
        <w:t xml:space="preserve">Table </w:t>
      </w:r>
      <w:fldSimple w:instr=" SEQ Table \* ARABIC ">
        <w:r w:rsidR="00BB6444">
          <w:rPr>
            <w:noProof/>
          </w:rPr>
          <w:t>2</w:t>
        </w:r>
      </w:fldSimple>
      <w:bookmarkEnd w:id="43"/>
      <w:r w:rsidR="00297D41">
        <w:t>:</w:t>
      </w:r>
      <w:r>
        <w:t xml:space="preserve"> Comparison of Candidate Solutions</w:t>
      </w:r>
      <w:bookmarkEnd w:id="44"/>
    </w:p>
    <w:tbl>
      <w:tblPr>
        <w:tblStyle w:val="TableGrid"/>
        <w:tblW w:w="9895" w:type="dxa"/>
        <w:tblLook w:val="04A0" w:firstRow="1" w:lastRow="0" w:firstColumn="1" w:lastColumn="0" w:noHBand="0" w:noVBand="1"/>
      </w:tblPr>
      <w:tblGrid>
        <w:gridCol w:w="1435"/>
        <w:gridCol w:w="2820"/>
        <w:gridCol w:w="2820"/>
        <w:gridCol w:w="2820"/>
      </w:tblGrid>
      <w:tr w:rsidR="000C1F86" w14:paraId="79E56757" w14:textId="77777777" w:rsidTr="007C45F7">
        <w:tc>
          <w:tcPr>
            <w:tcW w:w="1435" w:type="dxa"/>
            <w:shd w:val="clear" w:color="auto" w:fill="auto"/>
          </w:tcPr>
          <w:p w14:paraId="1677F25A" w14:textId="172F0CE6" w:rsidR="00532F1E" w:rsidRPr="00DC3E4C" w:rsidRDefault="00532F1E">
            <w:pPr>
              <w:rPr>
                <w:b/>
                <w:bCs/>
              </w:rPr>
            </w:pPr>
          </w:p>
        </w:tc>
        <w:tc>
          <w:tcPr>
            <w:tcW w:w="2820" w:type="dxa"/>
            <w:shd w:val="clear" w:color="auto" w:fill="D5DCE4" w:themeFill="text2" w:themeFillTint="33"/>
          </w:tcPr>
          <w:p w14:paraId="129911A2" w14:textId="3ECCBF77" w:rsidR="00532F1E" w:rsidRPr="00DC3E4C" w:rsidRDefault="00845CFC">
            <w:pPr>
              <w:rPr>
                <w:b/>
                <w:bCs/>
              </w:rPr>
            </w:pPr>
            <w:r w:rsidRPr="00DC3E4C">
              <w:rPr>
                <w:b/>
                <w:bCs/>
              </w:rPr>
              <w:t>4 Post Rig</w:t>
            </w:r>
          </w:p>
        </w:tc>
        <w:tc>
          <w:tcPr>
            <w:tcW w:w="2820" w:type="dxa"/>
            <w:shd w:val="clear" w:color="auto" w:fill="E2EFD9" w:themeFill="accent6" w:themeFillTint="33"/>
          </w:tcPr>
          <w:p w14:paraId="15462A67" w14:textId="32C0CDFB" w:rsidR="00532F1E" w:rsidRPr="00DC3E4C" w:rsidRDefault="00845CFC">
            <w:pPr>
              <w:rPr>
                <w:b/>
                <w:bCs/>
              </w:rPr>
            </w:pPr>
            <w:r w:rsidRPr="00DC3E4C">
              <w:rPr>
                <w:b/>
                <w:bCs/>
              </w:rPr>
              <w:t>7 Post Rig</w:t>
            </w:r>
          </w:p>
        </w:tc>
        <w:tc>
          <w:tcPr>
            <w:tcW w:w="2820" w:type="dxa"/>
            <w:shd w:val="clear" w:color="auto" w:fill="FFF2CC" w:themeFill="accent4" w:themeFillTint="33"/>
          </w:tcPr>
          <w:p w14:paraId="3FD56DE3" w14:textId="1003AB2F" w:rsidR="00532F1E" w:rsidRPr="00DC3E4C" w:rsidRDefault="00845CFC">
            <w:pPr>
              <w:rPr>
                <w:b/>
                <w:bCs/>
              </w:rPr>
            </w:pPr>
            <w:r w:rsidRPr="00DC3E4C">
              <w:rPr>
                <w:b/>
                <w:bCs/>
              </w:rPr>
              <w:t>K&amp;C Testing</w:t>
            </w:r>
          </w:p>
        </w:tc>
      </w:tr>
      <w:tr w:rsidR="00334EFA" w14:paraId="3D542DE8" w14:textId="77777777" w:rsidTr="007C45F7">
        <w:tc>
          <w:tcPr>
            <w:tcW w:w="1435" w:type="dxa"/>
            <w:shd w:val="clear" w:color="auto" w:fill="auto"/>
            <w:vAlign w:val="center"/>
          </w:tcPr>
          <w:p w14:paraId="342F604A" w14:textId="4B5A61BF" w:rsidR="00334EFA" w:rsidRPr="00DC3E4C" w:rsidRDefault="00334EFA" w:rsidP="00BD22E8">
            <w:pPr>
              <w:jc w:val="center"/>
            </w:pPr>
            <w:r w:rsidRPr="00DC3E4C">
              <w:t>Required Testing Rig Preparation</w:t>
            </w:r>
          </w:p>
        </w:tc>
        <w:tc>
          <w:tcPr>
            <w:tcW w:w="2820" w:type="dxa"/>
            <w:shd w:val="clear" w:color="auto" w:fill="D5DCE4" w:themeFill="text2" w:themeFillTint="33"/>
            <w:vAlign w:val="center"/>
          </w:tcPr>
          <w:p w14:paraId="188DD332" w14:textId="6564B6AC" w:rsidR="00334EFA" w:rsidRPr="00870215" w:rsidRDefault="00334EFA" w:rsidP="00870215">
            <w:pPr>
              <w:rPr>
                <w:sz w:val="20"/>
                <w:szCs w:val="20"/>
              </w:rPr>
            </w:pPr>
            <w:r w:rsidRPr="00870215">
              <w:rPr>
                <w:sz w:val="20"/>
                <w:szCs w:val="20"/>
              </w:rPr>
              <w:t>Adjust wheel plate locations</w:t>
            </w:r>
          </w:p>
        </w:tc>
        <w:tc>
          <w:tcPr>
            <w:tcW w:w="2820" w:type="dxa"/>
            <w:shd w:val="clear" w:color="auto" w:fill="E2EFD9" w:themeFill="accent6" w:themeFillTint="33"/>
            <w:vAlign w:val="center"/>
          </w:tcPr>
          <w:p w14:paraId="13EBF69D" w14:textId="7E76259E" w:rsidR="00334EFA" w:rsidRPr="00870215" w:rsidRDefault="00334EFA" w:rsidP="00870215">
            <w:pPr>
              <w:rPr>
                <w:sz w:val="20"/>
                <w:szCs w:val="20"/>
              </w:rPr>
            </w:pPr>
            <w:r w:rsidRPr="00870215">
              <w:rPr>
                <w:sz w:val="20"/>
                <w:szCs w:val="20"/>
              </w:rPr>
              <w:t xml:space="preserve">Adjust wheel plate locations, requires compliant link and feedforward </w:t>
            </w:r>
            <w:r w:rsidR="008A2E3C">
              <w:rPr>
                <w:sz w:val="20"/>
                <w:szCs w:val="20"/>
              </w:rPr>
              <w:t>algorithm</w:t>
            </w:r>
            <w:r w:rsidRPr="00870215">
              <w:rPr>
                <w:sz w:val="20"/>
                <w:szCs w:val="20"/>
              </w:rPr>
              <w:t>, custom brackets for different vehicles</w:t>
            </w:r>
          </w:p>
        </w:tc>
        <w:tc>
          <w:tcPr>
            <w:tcW w:w="2820" w:type="dxa"/>
            <w:shd w:val="clear" w:color="auto" w:fill="FFF2CC" w:themeFill="accent4" w:themeFillTint="33"/>
            <w:vAlign w:val="center"/>
          </w:tcPr>
          <w:p w14:paraId="5E60A985" w14:textId="4B67B836" w:rsidR="00334EFA" w:rsidRPr="00870215" w:rsidRDefault="00334EFA" w:rsidP="00870215">
            <w:pPr>
              <w:rPr>
                <w:sz w:val="20"/>
                <w:szCs w:val="20"/>
              </w:rPr>
            </w:pPr>
            <w:r w:rsidRPr="00870215">
              <w:rPr>
                <w:sz w:val="20"/>
                <w:szCs w:val="20"/>
              </w:rPr>
              <w:t>Adjust wheel assembly mount locations</w:t>
            </w:r>
          </w:p>
        </w:tc>
      </w:tr>
      <w:tr w:rsidR="00334EFA" w14:paraId="726F13A7" w14:textId="77777777" w:rsidTr="007C45F7">
        <w:tc>
          <w:tcPr>
            <w:tcW w:w="1435" w:type="dxa"/>
            <w:vAlign w:val="center"/>
          </w:tcPr>
          <w:p w14:paraId="5E518A25" w14:textId="292A30BD" w:rsidR="00334EFA" w:rsidRDefault="00334EFA" w:rsidP="00BD22E8">
            <w:pPr>
              <w:jc w:val="center"/>
            </w:pPr>
            <w:r>
              <w:t>Rig Data Channels</w:t>
            </w:r>
          </w:p>
        </w:tc>
        <w:tc>
          <w:tcPr>
            <w:tcW w:w="2820" w:type="dxa"/>
            <w:shd w:val="clear" w:color="auto" w:fill="D5DCE4" w:themeFill="text2" w:themeFillTint="33"/>
            <w:vAlign w:val="center"/>
          </w:tcPr>
          <w:p w14:paraId="6E57A523" w14:textId="77777777" w:rsidR="000202CD" w:rsidRDefault="00334EFA" w:rsidP="00F14FF2">
            <w:pPr>
              <w:pStyle w:val="ListParagraph"/>
              <w:numPr>
                <w:ilvl w:val="0"/>
                <w:numId w:val="6"/>
              </w:numPr>
              <w:rPr>
                <w:sz w:val="20"/>
                <w:szCs w:val="20"/>
              </w:rPr>
            </w:pPr>
            <w:r w:rsidRPr="000202CD">
              <w:rPr>
                <w:sz w:val="20"/>
                <w:szCs w:val="20"/>
              </w:rPr>
              <w:t>4x wheel actuator displacement</w:t>
            </w:r>
          </w:p>
          <w:p w14:paraId="0D86CB90" w14:textId="77777777" w:rsidR="000202CD" w:rsidRDefault="00334EFA" w:rsidP="000202CD">
            <w:pPr>
              <w:pStyle w:val="ListParagraph"/>
              <w:numPr>
                <w:ilvl w:val="0"/>
                <w:numId w:val="6"/>
              </w:numPr>
              <w:rPr>
                <w:sz w:val="20"/>
                <w:szCs w:val="20"/>
              </w:rPr>
            </w:pPr>
            <w:r w:rsidRPr="000202CD">
              <w:rPr>
                <w:sz w:val="20"/>
                <w:szCs w:val="20"/>
              </w:rPr>
              <w:t>4x wheel contact load</w:t>
            </w:r>
          </w:p>
          <w:p w14:paraId="792D9A75" w14:textId="00FD392B" w:rsidR="00334EFA" w:rsidRPr="000202CD" w:rsidRDefault="00334EFA" w:rsidP="000202CD">
            <w:pPr>
              <w:pStyle w:val="ListParagraph"/>
              <w:numPr>
                <w:ilvl w:val="0"/>
                <w:numId w:val="6"/>
              </w:numPr>
              <w:rPr>
                <w:sz w:val="20"/>
                <w:szCs w:val="20"/>
              </w:rPr>
            </w:pPr>
            <w:r w:rsidRPr="000202CD">
              <w:rPr>
                <w:sz w:val="20"/>
                <w:szCs w:val="20"/>
              </w:rPr>
              <w:t>4x wheel actuator acceleration</w:t>
            </w:r>
          </w:p>
        </w:tc>
        <w:tc>
          <w:tcPr>
            <w:tcW w:w="2820" w:type="dxa"/>
            <w:shd w:val="clear" w:color="auto" w:fill="E2EFD9" w:themeFill="accent6" w:themeFillTint="33"/>
            <w:vAlign w:val="center"/>
          </w:tcPr>
          <w:p w14:paraId="742ADFA6" w14:textId="77777777" w:rsidR="000202CD" w:rsidRDefault="00334EFA" w:rsidP="000202CD">
            <w:pPr>
              <w:pStyle w:val="ListParagraph"/>
              <w:numPr>
                <w:ilvl w:val="0"/>
                <w:numId w:val="6"/>
              </w:numPr>
              <w:rPr>
                <w:sz w:val="20"/>
                <w:szCs w:val="20"/>
              </w:rPr>
            </w:pPr>
            <w:r w:rsidRPr="000202CD">
              <w:rPr>
                <w:sz w:val="20"/>
                <w:szCs w:val="20"/>
              </w:rPr>
              <w:t>4x wheel actuator displacement</w:t>
            </w:r>
          </w:p>
          <w:p w14:paraId="26797CAA" w14:textId="77777777" w:rsidR="000202CD" w:rsidRDefault="00334EFA" w:rsidP="000202CD">
            <w:pPr>
              <w:pStyle w:val="ListParagraph"/>
              <w:numPr>
                <w:ilvl w:val="0"/>
                <w:numId w:val="6"/>
              </w:numPr>
              <w:rPr>
                <w:sz w:val="20"/>
                <w:szCs w:val="20"/>
              </w:rPr>
            </w:pPr>
            <w:r w:rsidRPr="000202CD">
              <w:rPr>
                <w:sz w:val="20"/>
                <w:szCs w:val="20"/>
              </w:rPr>
              <w:t>4x wheel contact load</w:t>
            </w:r>
          </w:p>
          <w:p w14:paraId="675245FE" w14:textId="77777777" w:rsidR="000202CD" w:rsidRDefault="00334EFA" w:rsidP="000202CD">
            <w:pPr>
              <w:pStyle w:val="ListParagraph"/>
              <w:numPr>
                <w:ilvl w:val="0"/>
                <w:numId w:val="6"/>
              </w:numPr>
              <w:rPr>
                <w:sz w:val="20"/>
                <w:szCs w:val="20"/>
              </w:rPr>
            </w:pPr>
            <w:r w:rsidRPr="000202CD">
              <w:rPr>
                <w:sz w:val="20"/>
                <w:szCs w:val="20"/>
              </w:rPr>
              <w:t>4x wheel actuator acceleration</w:t>
            </w:r>
          </w:p>
          <w:p w14:paraId="7A3E017C" w14:textId="77777777" w:rsidR="000202CD" w:rsidRDefault="00334EFA" w:rsidP="000202CD">
            <w:pPr>
              <w:pStyle w:val="ListParagraph"/>
              <w:numPr>
                <w:ilvl w:val="0"/>
                <w:numId w:val="6"/>
              </w:numPr>
              <w:rPr>
                <w:sz w:val="20"/>
                <w:szCs w:val="20"/>
              </w:rPr>
            </w:pPr>
            <w:r w:rsidRPr="000202CD">
              <w:rPr>
                <w:sz w:val="20"/>
                <w:szCs w:val="20"/>
              </w:rPr>
              <w:t>3x chassis velocity transducer</w:t>
            </w:r>
          </w:p>
          <w:p w14:paraId="4B646440" w14:textId="77777777" w:rsidR="000202CD" w:rsidRDefault="00334EFA" w:rsidP="000202CD">
            <w:pPr>
              <w:pStyle w:val="ListParagraph"/>
              <w:numPr>
                <w:ilvl w:val="0"/>
                <w:numId w:val="6"/>
              </w:numPr>
              <w:rPr>
                <w:sz w:val="20"/>
                <w:szCs w:val="20"/>
              </w:rPr>
            </w:pPr>
            <w:r w:rsidRPr="000202CD">
              <w:rPr>
                <w:sz w:val="20"/>
                <w:szCs w:val="20"/>
              </w:rPr>
              <w:t>3x aeroloader displacement</w:t>
            </w:r>
          </w:p>
          <w:p w14:paraId="414DBE82" w14:textId="77777777" w:rsidR="000202CD" w:rsidRDefault="00334EFA" w:rsidP="000202CD">
            <w:pPr>
              <w:pStyle w:val="ListParagraph"/>
              <w:numPr>
                <w:ilvl w:val="0"/>
                <w:numId w:val="6"/>
              </w:numPr>
              <w:rPr>
                <w:sz w:val="20"/>
                <w:szCs w:val="20"/>
              </w:rPr>
            </w:pPr>
            <w:r w:rsidRPr="000202CD">
              <w:rPr>
                <w:sz w:val="20"/>
                <w:szCs w:val="20"/>
              </w:rPr>
              <w:t>3x aeroloader load</w:t>
            </w:r>
          </w:p>
          <w:p w14:paraId="3B9F545C" w14:textId="77777777" w:rsidR="000202CD" w:rsidRDefault="000202CD" w:rsidP="000202CD">
            <w:pPr>
              <w:pStyle w:val="ListParagraph"/>
              <w:numPr>
                <w:ilvl w:val="0"/>
                <w:numId w:val="6"/>
              </w:numPr>
              <w:rPr>
                <w:sz w:val="20"/>
                <w:szCs w:val="20"/>
              </w:rPr>
            </w:pPr>
            <w:r>
              <w:rPr>
                <w:sz w:val="20"/>
                <w:szCs w:val="20"/>
              </w:rPr>
              <w:t>F</w:t>
            </w:r>
            <w:r w:rsidR="00334EFA" w:rsidRPr="000202CD">
              <w:rPr>
                <w:sz w:val="20"/>
                <w:szCs w:val="20"/>
              </w:rPr>
              <w:t>ront ride height</w:t>
            </w:r>
          </w:p>
          <w:p w14:paraId="1057B69A" w14:textId="77777777" w:rsidR="000202CD" w:rsidRDefault="000202CD" w:rsidP="000202CD">
            <w:pPr>
              <w:pStyle w:val="ListParagraph"/>
              <w:numPr>
                <w:ilvl w:val="0"/>
                <w:numId w:val="6"/>
              </w:numPr>
              <w:rPr>
                <w:sz w:val="20"/>
                <w:szCs w:val="20"/>
              </w:rPr>
            </w:pPr>
            <w:r>
              <w:rPr>
                <w:sz w:val="20"/>
                <w:szCs w:val="20"/>
              </w:rPr>
              <w:t>R</w:t>
            </w:r>
            <w:r w:rsidR="00334EFA" w:rsidRPr="000202CD">
              <w:rPr>
                <w:sz w:val="20"/>
                <w:szCs w:val="20"/>
              </w:rPr>
              <w:t>ear ride height</w:t>
            </w:r>
          </w:p>
          <w:p w14:paraId="30300160" w14:textId="77777777" w:rsidR="000202CD" w:rsidRDefault="000202CD" w:rsidP="000202CD">
            <w:pPr>
              <w:pStyle w:val="ListParagraph"/>
              <w:numPr>
                <w:ilvl w:val="0"/>
                <w:numId w:val="6"/>
              </w:numPr>
              <w:rPr>
                <w:sz w:val="20"/>
                <w:szCs w:val="20"/>
              </w:rPr>
            </w:pPr>
            <w:r>
              <w:rPr>
                <w:sz w:val="20"/>
                <w:szCs w:val="20"/>
              </w:rPr>
              <w:t>A</w:t>
            </w:r>
            <w:r w:rsidR="00334EFA" w:rsidRPr="000202CD">
              <w:rPr>
                <w:sz w:val="20"/>
                <w:szCs w:val="20"/>
              </w:rPr>
              <w:t>ir speed</w:t>
            </w:r>
          </w:p>
          <w:p w14:paraId="5661860B" w14:textId="77777777" w:rsidR="000202CD" w:rsidRDefault="000202CD" w:rsidP="000202CD">
            <w:pPr>
              <w:pStyle w:val="ListParagraph"/>
              <w:numPr>
                <w:ilvl w:val="0"/>
                <w:numId w:val="6"/>
              </w:numPr>
              <w:rPr>
                <w:sz w:val="20"/>
                <w:szCs w:val="20"/>
              </w:rPr>
            </w:pPr>
            <w:r>
              <w:rPr>
                <w:sz w:val="20"/>
                <w:szCs w:val="20"/>
              </w:rPr>
              <w:t>L</w:t>
            </w:r>
            <w:r w:rsidR="00334EFA" w:rsidRPr="000202CD">
              <w:rPr>
                <w:sz w:val="20"/>
                <w:szCs w:val="20"/>
              </w:rPr>
              <w:t>ateral acceleration</w:t>
            </w:r>
          </w:p>
          <w:p w14:paraId="658B85B8" w14:textId="76603E3E" w:rsidR="00334EFA" w:rsidRPr="000202CD" w:rsidRDefault="000202CD" w:rsidP="000202CD">
            <w:pPr>
              <w:pStyle w:val="ListParagraph"/>
              <w:numPr>
                <w:ilvl w:val="0"/>
                <w:numId w:val="6"/>
              </w:numPr>
              <w:rPr>
                <w:sz w:val="20"/>
                <w:szCs w:val="20"/>
              </w:rPr>
            </w:pPr>
            <w:r>
              <w:rPr>
                <w:sz w:val="20"/>
                <w:szCs w:val="20"/>
              </w:rPr>
              <w:t>L</w:t>
            </w:r>
            <w:r w:rsidR="00334EFA" w:rsidRPr="000202CD">
              <w:rPr>
                <w:sz w:val="20"/>
                <w:szCs w:val="20"/>
              </w:rPr>
              <w:t>ongitudinal acceleration</w:t>
            </w:r>
          </w:p>
        </w:tc>
        <w:tc>
          <w:tcPr>
            <w:tcW w:w="2820" w:type="dxa"/>
            <w:shd w:val="clear" w:color="auto" w:fill="FFF2CC" w:themeFill="accent4" w:themeFillTint="33"/>
            <w:vAlign w:val="center"/>
          </w:tcPr>
          <w:p w14:paraId="2868ECA3" w14:textId="106D965B" w:rsidR="00870215" w:rsidRDefault="00334EFA" w:rsidP="00870215">
            <w:pPr>
              <w:pStyle w:val="ListParagraph"/>
              <w:numPr>
                <w:ilvl w:val="0"/>
                <w:numId w:val="6"/>
              </w:numPr>
              <w:rPr>
                <w:sz w:val="20"/>
                <w:szCs w:val="20"/>
              </w:rPr>
            </w:pPr>
            <w:r w:rsidRPr="00870215">
              <w:rPr>
                <w:sz w:val="20"/>
                <w:szCs w:val="20"/>
              </w:rPr>
              <w:t>Suspension stiffness</w:t>
            </w:r>
          </w:p>
          <w:p w14:paraId="08967E07" w14:textId="47EFF318" w:rsidR="00870215" w:rsidRDefault="00870215" w:rsidP="00870215">
            <w:pPr>
              <w:pStyle w:val="ListParagraph"/>
              <w:numPr>
                <w:ilvl w:val="0"/>
                <w:numId w:val="6"/>
              </w:numPr>
              <w:rPr>
                <w:sz w:val="20"/>
                <w:szCs w:val="20"/>
              </w:rPr>
            </w:pPr>
            <w:r>
              <w:rPr>
                <w:sz w:val="20"/>
                <w:szCs w:val="20"/>
              </w:rPr>
              <w:t>S</w:t>
            </w:r>
            <w:r w:rsidR="00334EFA" w:rsidRPr="00870215">
              <w:rPr>
                <w:sz w:val="20"/>
                <w:szCs w:val="20"/>
              </w:rPr>
              <w:t>uspension friction</w:t>
            </w:r>
          </w:p>
          <w:p w14:paraId="7AC22238" w14:textId="5083CCBB" w:rsidR="00870215" w:rsidRDefault="00870215" w:rsidP="00870215">
            <w:pPr>
              <w:pStyle w:val="ListParagraph"/>
              <w:numPr>
                <w:ilvl w:val="0"/>
                <w:numId w:val="6"/>
              </w:numPr>
              <w:rPr>
                <w:sz w:val="20"/>
                <w:szCs w:val="20"/>
              </w:rPr>
            </w:pPr>
            <w:r>
              <w:rPr>
                <w:sz w:val="20"/>
                <w:szCs w:val="20"/>
              </w:rPr>
              <w:t>R</w:t>
            </w:r>
            <w:r w:rsidR="00334EFA" w:rsidRPr="00870215">
              <w:rPr>
                <w:sz w:val="20"/>
                <w:szCs w:val="20"/>
              </w:rPr>
              <w:t>ide stiffness</w:t>
            </w:r>
          </w:p>
          <w:p w14:paraId="1DD8F57F" w14:textId="45B5AFC3" w:rsidR="00870215" w:rsidRDefault="00870215" w:rsidP="00870215">
            <w:pPr>
              <w:pStyle w:val="ListParagraph"/>
              <w:numPr>
                <w:ilvl w:val="0"/>
                <w:numId w:val="6"/>
              </w:numPr>
              <w:rPr>
                <w:sz w:val="20"/>
                <w:szCs w:val="20"/>
              </w:rPr>
            </w:pPr>
            <w:r>
              <w:rPr>
                <w:sz w:val="20"/>
                <w:szCs w:val="20"/>
              </w:rPr>
              <w:t>R</w:t>
            </w:r>
            <w:r w:rsidR="00334EFA" w:rsidRPr="00870215">
              <w:rPr>
                <w:sz w:val="20"/>
                <w:szCs w:val="20"/>
              </w:rPr>
              <w:t>oll stiffness</w:t>
            </w:r>
          </w:p>
          <w:p w14:paraId="765AF9A6" w14:textId="681C0BA5" w:rsidR="00870215" w:rsidRDefault="00870215" w:rsidP="00870215">
            <w:pPr>
              <w:pStyle w:val="ListParagraph"/>
              <w:numPr>
                <w:ilvl w:val="0"/>
                <w:numId w:val="6"/>
              </w:numPr>
              <w:rPr>
                <w:sz w:val="20"/>
                <w:szCs w:val="20"/>
              </w:rPr>
            </w:pPr>
            <w:r>
              <w:rPr>
                <w:sz w:val="20"/>
                <w:szCs w:val="20"/>
              </w:rPr>
              <w:t>Ti</w:t>
            </w:r>
            <w:r w:rsidR="00334EFA" w:rsidRPr="00870215">
              <w:rPr>
                <w:sz w:val="20"/>
                <w:szCs w:val="20"/>
              </w:rPr>
              <w:t>re radial stiffness</w:t>
            </w:r>
          </w:p>
          <w:p w14:paraId="1C5EE173" w14:textId="062C9F4D" w:rsidR="00870215" w:rsidRDefault="00870215" w:rsidP="00870215">
            <w:pPr>
              <w:pStyle w:val="ListParagraph"/>
              <w:numPr>
                <w:ilvl w:val="0"/>
                <w:numId w:val="6"/>
              </w:numPr>
              <w:rPr>
                <w:sz w:val="20"/>
                <w:szCs w:val="20"/>
              </w:rPr>
            </w:pPr>
            <w:r>
              <w:rPr>
                <w:sz w:val="20"/>
                <w:szCs w:val="20"/>
              </w:rPr>
              <w:t>T</w:t>
            </w:r>
            <w:r w:rsidR="00334EFA" w:rsidRPr="00870215">
              <w:rPr>
                <w:sz w:val="20"/>
                <w:szCs w:val="20"/>
              </w:rPr>
              <w:t>oe angle</w:t>
            </w:r>
          </w:p>
          <w:p w14:paraId="79CD00C1" w14:textId="74D0EB31" w:rsidR="00870215" w:rsidRDefault="00870215" w:rsidP="00870215">
            <w:pPr>
              <w:pStyle w:val="ListParagraph"/>
              <w:numPr>
                <w:ilvl w:val="0"/>
                <w:numId w:val="6"/>
              </w:numPr>
              <w:rPr>
                <w:sz w:val="20"/>
                <w:szCs w:val="20"/>
              </w:rPr>
            </w:pPr>
            <w:r>
              <w:rPr>
                <w:sz w:val="20"/>
                <w:szCs w:val="20"/>
              </w:rPr>
              <w:t>C</w:t>
            </w:r>
            <w:r w:rsidR="00334EFA" w:rsidRPr="00870215">
              <w:rPr>
                <w:sz w:val="20"/>
                <w:szCs w:val="20"/>
              </w:rPr>
              <w:t>amber angle</w:t>
            </w:r>
          </w:p>
          <w:p w14:paraId="58C06775" w14:textId="3F480749" w:rsidR="00870215" w:rsidRDefault="00870215" w:rsidP="00870215">
            <w:pPr>
              <w:pStyle w:val="ListParagraph"/>
              <w:numPr>
                <w:ilvl w:val="0"/>
                <w:numId w:val="6"/>
              </w:numPr>
              <w:rPr>
                <w:sz w:val="20"/>
                <w:szCs w:val="20"/>
              </w:rPr>
            </w:pPr>
            <w:r>
              <w:rPr>
                <w:sz w:val="20"/>
                <w:szCs w:val="20"/>
              </w:rPr>
              <w:t>G</w:t>
            </w:r>
            <w:r w:rsidR="00334EFA" w:rsidRPr="00870215">
              <w:rPr>
                <w:sz w:val="20"/>
                <w:szCs w:val="20"/>
              </w:rPr>
              <w:t>eometric roll center</w:t>
            </w:r>
          </w:p>
          <w:p w14:paraId="3F61E071" w14:textId="100920E2" w:rsidR="00870215" w:rsidRDefault="00870215" w:rsidP="00870215">
            <w:pPr>
              <w:pStyle w:val="ListParagraph"/>
              <w:numPr>
                <w:ilvl w:val="0"/>
                <w:numId w:val="6"/>
              </w:numPr>
              <w:rPr>
                <w:sz w:val="20"/>
                <w:szCs w:val="20"/>
              </w:rPr>
            </w:pPr>
            <w:r>
              <w:rPr>
                <w:sz w:val="20"/>
                <w:szCs w:val="20"/>
              </w:rPr>
              <w:t>L</w:t>
            </w:r>
            <w:r w:rsidR="00334EFA" w:rsidRPr="00870215">
              <w:rPr>
                <w:sz w:val="20"/>
                <w:szCs w:val="20"/>
              </w:rPr>
              <w:t>ongitudinal wheel center displacement</w:t>
            </w:r>
          </w:p>
          <w:p w14:paraId="6E7CBF7B" w14:textId="18272EE6" w:rsidR="00870215" w:rsidRDefault="00870215" w:rsidP="00870215">
            <w:pPr>
              <w:pStyle w:val="ListParagraph"/>
              <w:numPr>
                <w:ilvl w:val="0"/>
                <w:numId w:val="6"/>
              </w:numPr>
              <w:rPr>
                <w:sz w:val="20"/>
                <w:szCs w:val="20"/>
              </w:rPr>
            </w:pPr>
            <w:r>
              <w:rPr>
                <w:sz w:val="20"/>
                <w:szCs w:val="20"/>
              </w:rPr>
              <w:t>L</w:t>
            </w:r>
            <w:r w:rsidR="00334EFA" w:rsidRPr="00870215">
              <w:rPr>
                <w:sz w:val="20"/>
                <w:szCs w:val="20"/>
              </w:rPr>
              <w:t>ongitudinal tire contact displacement</w:t>
            </w:r>
          </w:p>
          <w:p w14:paraId="3DD86EB7" w14:textId="3176DFA4" w:rsidR="00870215" w:rsidRDefault="00870215" w:rsidP="00870215">
            <w:pPr>
              <w:pStyle w:val="ListParagraph"/>
              <w:numPr>
                <w:ilvl w:val="0"/>
                <w:numId w:val="6"/>
              </w:numPr>
              <w:rPr>
                <w:sz w:val="20"/>
                <w:szCs w:val="20"/>
              </w:rPr>
            </w:pPr>
            <w:r>
              <w:rPr>
                <w:sz w:val="20"/>
                <w:szCs w:val="20"/>
              </w:rPr>
              <w:t>S</w:t>
            </w:r>
            <w:r w:rsidR="00334EFA" w:rsidRPr="00870215">
              <w:rPr>
                <w:sz w:val="20"/>
                <w:szCs w:val="20"/>
              </w:rPr>
              <w:t>teering transmission ratio</w:t>
            </w:r>
          </w:p>
          <w:p w14:paraId="4C67B786" w14:textId="7C4693CB" w:rsidR="00870215" w:rsidRDefault="00870215" w:rsidP="00870215">
            <w:pPr>
              <w:pStyle w:val="ListParagraph"/>
              <w:numPr>
                <w:ilvl w:val="0"/>
                <w:numId w:val="6"/>
              </w:numPr>
              <w:rPr>
                <w:sz w:val="20"/>
                <w:szCs w:val="20"/>
              </w:rPr>
            </w:pPr>
            <w:r>
              <w:rPr>
                <w:sz w:val="20"/>
                <w:szCs w:val="20"/>
              </w:rPr>
              <w:t>S</w:t>
            </w:r>
            <w:r w:rsidR="00334EFA" w:rsidRPr="00870215">
              <w:rPr>
                <w:sz w:val="20"/>
                <w:szCs w:val="20"/>
              </w:rPr>
              <w:t>teering friction</w:t>
            </w:r>
          </w:p>
          <w:p w14:paraId="36DDEFF9" w14:textId="48421528" w:rsidR="00870215" w:rsidRDefault="00870215" w:rsidP="00870215">
            <w:pPr>
              <w:pStyle w:val="ListParagraph"/>
              <w:numPr>
                <w:ilvl w:val="0"/>
                <w:numId w:val="6"/>
              </w:numPr>
              <w:rPr>
                <w:sz w:val="20"/>
                <w:szCs w:val="20"/>
              </w:rPr>
            </w:pPr>
            <w:r>
              <w:rPr>
                <w:sz w:val="20"/>
                <w:szCs w:val="20"/>
              </w:rPr>
              <w:t>K</w:t>
            </w:r>
            <w:r w:rsidR="00334EFA" w:rsidRPr="00870215">
              <w:rPr>
                <w:sz w:val="20"/>
                <w:szCs w:val="20"/>
              </w:rPr>
              <w:t>ingpin caster angle</w:t>
            </w:r>
          </w:p>
          <w:p w14:paraId="778E7E6A" w14:textId="6F0210B0" w:rsidR="00870215" w:rsidRDefault="00870215" w:rsidP="00870215">
            <w:pPr>
              <w:pStyle w:val="ListParagraph"/>
              <w:numPr>
                <w:ilvl w:val="0"/>
                <w:numId w:val="6"/>
              </w:numPr>
              <w:rPr>
                <w:sz w:val="20"/>
                <w:szCs w:val="20"/>
              </w:rPr>
            </w:pPr>
            <w:r>
              <w:rPr>
                <w:sz w:val="20"/>
                <w:szCs w:val="20"/>
              </w:rPr>
              <w:t>K</w:t>
            </w:r>
            <w:r w:rsidR="00334EFA" w:rsidRPr="00870215">
              <w:rPr>
                <w:sz w:val="20"/>
                <w:szCs w:val="20"/>
              </w:rPr>
              <w:t>ingpin inclination angle</w:t>
            </w:r>
          </w:p>
          <w:p w14:paraId="795AA297" w14:textId="7F7D22D8" w:rsidR="00870215" w:rsidRDefault="00870215" w:rsidP="00870215">
            <w:pPr>
              <w:pStyle w:val="ListParagraph"/>
              <w:numPr>
                <w:ilvl w:val="0"/>
                <w:numId w:val="6"/>
              </w:numPr>
              <w:rPr>
                <w:sz w:val="20"/>
                <w:szCs w:val="20"/>
              </w:rPr>
            </w:pPr>
            <w:r>
              <w:rPr>
                <w:sz w:val="20"/>
                <w:szCs w:val="20"/>
              </w:rPr>
              <w:t>W</w:t>
            </w:r>
            <w:r w:rsidR="00334EFA" w:rsidRPr="00870215">
              <w:rPr>
                <w:sz w:val="20"/>
                <w:szCs w:val="20"/>
              </w:rPr>
              <w:t>heel hub flexibility</w:t>
            </w:r>
          </w:p>
          <w:p w14:paraId="54FD9C44" w14:textId="0DE975BA" w:rsidR="00870215" w:rsidRDefault="00870215" w:rsidP="00870215">
            <w:pPr>
              <w:pStyle w:val="ListParagraph"/>
              <w:numPr>
                <w:ilvl w:val="0"/>
                <w:numId w:val="6"/>
              </w:numPr>
              <w:rPr>
                <w:sz w:val="20"/>
                <w:szCs w:val="20"/>
              </w:rPr>
            </w:pPr>
            <w:r>
              <w:rPr>
                <w:sz w:val="20"/>
                <w:szCs w:val="20"/>
              </w:rPr>
              <w:t>T</w:t>
            </w:r>
            <w:r w:rsidR="00334EFA" w:rsidRPr="00870215">
              <w:rPr>
                <w:sz w:val="20"/>
                <w:szCs w:val="20"/>
              </w:rPr>
              <w:t>oe angle kindliness</w:t>
            </w:r>
          </w:p>
          <w:p w14:paraId="48424805" w14:textId="1456DEFD" w:rsidR="00870215" w:rsidRDefault="00870215" w:rsidP="00870215">
            <w:pPr>
              <w:pStyle w:val="ListParagraph"/>
              <w:numPr>
                <w:ilvl w:val="0"/>
                <w:numId w:val="6"/>
              </w:numPr>
              <w:rPr>
                <w:sz w:val="20"/>
                <w:szCs w:val="20"/>
              </w:rPr>
            </w:pPr>
            <w:r>
              <w:rPr>
                <w:sz w:val="20"/>
                <w:szCs w:val="20"/>
              </w:rPr>
              <w:t>C</w:t>
            </w:r>
            <w:r w:rsidR="00334EFA" w:rsidRPr="00870215">
              <w:rPr>
                <w:sz w:val="20"/>
                <w:szCs w:val="20"/>
              </w:rPr>
              <w:t>amber angle kindliness</w:t>
            </w:r>
          </w:p>
          <w:p w14:paraId="27514B34" w14:textId="3B31E6C9" w:rsidR="00870215" w:rsidRDefault="00870215" w:rsidP="00870215">
            <w:pPr>
              <w:pStyle w:val="ListParagraph"/>
              <w:numPr>
                <w:ilvl w:val="0"/>
                <w:numId w:val="6"/>
              </w:numPr>
              <w:rPr>
                <w:sz w:val="20"/>
                <w:szCs w:val="20"/>
              </w:rPr>
            </w:pPr>
            <w:r>
              <w:rPr>
                <w:sz w:val="20"/>
                <w:szCs w:val="20"/>
              </w:rPr>
              <w:t>T</w:t>
            </w:r>
            <w:r w:rsidR="00334EFA" w:rsidRPr="00870215">
              <w:rPr>
                <w:sz w:val="20"/>
                <w:szCs w:val="20"/>
              </w:rPr>
              <w:t>ire contact stiffness</w:t>
            </w:r>
          </w:p>
          <w:p w14:paraId="3495D091" w14:textId="148E48A0" w:rsidR="00334EFA" w:rsidRPr="00870215" w:rsidRDefault="00870215" w:rsidP="007C45F7">
            <w:pPr>
              <w:pStyle w:val="ListParagraph"/>
              <w:numPr>
                <w:ilvl w:val="0"/>
                <w:numId w:val="6"/>
              </w:numPr>
              <w:rPr>
                <w:sz w:val="20"/>
                <w:szCs w:val="20"/>
              </w:rPr>
            </w:pPr>
            <w:r>
              <w:rPr>
                <w:sz w:val="20"/>
                <w:szCs w:val="20"/>
              </w:rPr>
              <w:t>A</w:t>
            </w:r>
            <w:r w:rsidR="00334EFA" w:rsidRPr="00870215">
              <w:rPr>
                <w:sz w:val="20"/>
                <w:szCs w:val="20"/>
              </w:rPr>
              <w:t>nti-dive</w:t>
            </w:r>
            <w:r w:rsidR="007C45F7">
              <w:rPr>
                <w:sz w:val="20"/>
                <w:szCs w:val="20"/>
              </w:rPr>
              <w:t>/squat</w:t>
            </w:r>
          </w:p>
        </w:tc>
      </w:tr>
      <w:tr w:rsidR="00334EFA" w14:paraId="53E9BF3C" w14:textId="77777777" w:rsidTr="007C45F7">
        <w:tc>
          <w:tcPr>
            <w:tcW w:w="1435" w:type="dxa"/>
            <w:vAlign w:val="center"/>
          </w:tcPr>
          <w:p w14:paraId="70BA788D" w14:textId="5402C787" w:rsidR="00334EFA" w:rsidRDefault="00160592" w:rsidP="00BD22E8">
            <w:pPr>
              <w:jc w:val="center"/>
            </w:pPr>
            <w:r>
              <w:t xml:space="preserve">Required </w:t>
            </w:r>
            <w:r w:rsidR="00334EFA">
              <w:t>Vehicle Data Channels</w:t>
            </w:r>
          </w:p>
        </w:tc>
        <w:tc>
          <w:tcPr>
            <w:tcW w:w="2820" w:type="dxa"/>
            <w:shd w:val="clear" w:color="auto" w:fill="D5DCE4" w:themeFill="text2" w:themeFillTint="33"/>
            <w:vAlign w:val="center"/>
          </w:tcPr>
          <w:p w14:paraId="79760997" w14:textId="77777777" w:rsidR="000F76AB" w:rsidRDefault="000F76AB" w:rsidP="000F76AB">
            <w:pPr>
              <w:pStyle w:val="ListParagraph"/>
              <w:numPr>
                <w:ilvl w:val="0"/>
                <w:numId w:val="6"/>
              </w:numPr>
              <w:rPr>
                <w:sz w:val="20"/>
                <w:szCs w:val="20"/>
              </w:rPr>
            </w:pPr>
            <w:r w:rsidRPr="00121F99">
              <w:rPr>
                <w:sz w:val="20"/>
                <w:szCs w:val="20"/>
              </w:rPr>
              <w:t>4x hub accelerometers</w:t>
            </w:r>
          </w:p>
          <w:p w14:paraId="405ADA98" w14:textId="77777777" w:rsidR="000F76AB" w:rsidRDefault="000F76AB" w:rsidP="000F76AB">
            <w:pPr>
              <w:pStyle w:val="ListParagraph"/>
              <w:numPr>
                <w:ilvl w:val="0"/>
                <w:numId w:val="6"/>
              </w:numPr>
              <w:rPr>
                <w:sz w:val="20"/>
                <w:szCs w:val="20"/>
              </w:rPr>
            </w:pPr>
            <w:r w:rsidRPr="00121F99">
              <w:rPr>
                <w:sz w:val="20"/>
                <w:szCs w:val="20"/>
              </w:rPr>
              <w:t>4x chassis accelerometers</w:t>
            </w:r>
          </w:p>
          <w:p w14:paraId="7880D30E" w14:textId="77777777" w:rsidR="000F76AB" w:rsidRDefault="000F76AB" w:rsidP="000F76AB">
            <w:pPr>
              <w:pStyle w:val="ListParagraph"/>
              <w:numPr>
                <w:ilvl w:val="0"/>
                <w:numId w:val="6"/>
              </w:numPr>
              <w:rPr>
                <w:sz w:val="20"/>
                <w:szCs w:val="20"/>
              </w:rPr>
            </w:pPr>
            <w:r w:rsidRPr="00121F99">
              <w:rPr>
                <w:sz w:val="20"/>
                <w:szCs w:val="20"/>
              </w:rPr>
              <w:t>4x damper displacements</w:t>
            </w:r>
          </w:p>
          <w:p w14:paraId="012DB820" w14:textId="77777777" w:rsidR="000F76AB" w:rsidRDefault="000F76AB" w:rsidP="000F76AB">
            <w:pPr>
              <w:pStyle w:val="ListParagraph"/>
              <w:numPr>
                <w:ilvl w:val="0"/>
                <w:numId w:val="6"/>
              </w:numPr>
              <w:rPr>
                <w:sz w:val="20"/>
                <w:szCs w:val="20"/>
              </w:rPr>
            </w:pPr>
            <w:r w:rsidRPr="00121F99">
              <w:rPr>
                <w:sz w:val="20"/>
                <w:szCs w:val="20"/>
              </w:rPr>
              <w:t>2x damper temperature</w:t>
            </w:r>
          </w:p>
          <w:p w14:paraId="51FD56CD" w14:textId="77777777" w:rsidR="000F76AB" w:rsidRDefault="000F76AB" w:rsidP="000F76AB">
            <w:pPr>
              <w:pStyle w:val="ListParagraph"/>
              <w:numPr>
                <w:ilvl w:val="0"/>
                <w:numId w:val="6"/>
              </w:numPr>
              <w:rPr>
                <w:sz w:val="20"/>
                <w:szCs w:val="20"/>
              </w:rPr>
            </w:pPr>
            <w:r>
              <w:rPr>
                <w:sz w:val="20"/>
                <w:szCs w:val="20"/>
              </w:rPr>
              <w:t>V</w:t>
            </w:r>
            <w:r w:rsidRPr="00121F99">
              <w:rPr>
                <w:sz w:val="20"/>
                <w:szCs w:val="20"/>
              </w:rPr>
              <w:t>ertical body acceleration</w:t>
            </w:r>
          </w:p>
          <w:p w14:paraId="52186741" w14:textId="77777777" w:rsidR="000F76AB" w:rsidRDefault="000F76AB" w:rsidP="000F76AB">
            <w:pPr>
              <w:pStyle w:val="ListParagraph"/>
              <w:numPr>
                <w:ilvl w:val="0"/>
                <w:numId w:val="6"/>
              </w:numPr>
              <w:rPr>
                <w:sz w:val="20"/>
                <w:szCs w:val="20"/>
              </w:rPr>
            </w:pPr>
            <w:r>
              <w:rPr>
                <w:sz w:val="20"/>
                <w:szCs w:val="20"/>
              </w:rPr>
              <w:t>L</w:t>
            </w:r>
            <w:r w:rsidRPr="00121F99">
              <w:rPr>
                <w:sz w:val="20"/>
                <w:szCs w:val="20"/>
              </w:rPr>
              <w:t>ateral body acceleration</w:t>
            </w:r>
          </w:p>
          <w:p w14:paraId="3CAFB47B" w14:textId="2C0B8C76" w:rsidR="00334EFA" w:rsidRPr="00870215" w:rsidRDefault="000F76AB" w:rsidP="000F76AB">
            <w:pPr>
              <w:pStyle w:val="ListParagraph"/>
              <w:numPr>
                <w:ilvl w:val="0"/>
                <w:numId w:val="6"/>
              </w:numPr>
              <w:rPr>
                <w:sz w:val="20"/>
                <w:szCs w:val="20"/>
              </w:rPr>
            </w:pPr>
            <w:r>
              <w:rPr>
                <w:sz w:val="20"/>
                <w:szCs w:val="20"/>
              </w:rPr>
              <w:t>L</w:t>
            </w:r>
            <w:r w:rsidRPr="00121F99">
              <w:rPr>
                <w:sz w:val="20"/>
                <w:szCs w:val="20"/>
              </w:rPr>
              <w:t>ongitudinal body acceleration</w:t>
            </w:r>
          </w:p>
        </w:tc>
        <w:tc>
          <w:tcPr>
            <w:tcW w:w="2820" w:type="dxa"/>
            <w:shd w:val="clear" w:color="auto" w:fill="E2EFD9" w:themeFill="accent6" w:themeFillTint="33"/>
            <w:vAlign w:val="center"/>
          </w:tcPr>
          <w:p w14:paraId="17E77E8F" w14:textId="77777777" w:rsidR="00121F99" w:rsidRDefault="00334EFA" w:rsidP="00121F99">
            <w:pPr>
              <w:pStyle w:val="ListParagraph"/>
              <w:numPr>
                <w:ilvl w:val="0"/>
                <w:numId w:val="6"/>
              </w:numPr>
              <w:rPr>
                <w:sz w:val="20"/>
                <w:szCs w:val="20"/>
              </w:rPr>
            </w:pPr>
            <w:r w:rsidRPr="00121F99">
              <w:rPr>
                <w:sz w:val="20"/>
                <w:szCs w:val="20"/>
              </w:rPr>
              <w:t>4x hub accelerometers</w:t>
            </w:r>
          </w:p>
          <w:p w14:paraId="7575EECE" w14:textId="77777777" w:rsidR="00121F99" w:rsidRDefault="00334EFA" w:rsidP="00121F99">
            <w:pPr>
              <w:pStyle w:val="ListParagraph"/>
              <w:numPr>
                <w:ilvl w:val="0"/>
                <w:numId w:val="6"/>
              </w:numPr>
              <w:rPr>
                <w:sz w:val="20"/>
                <w:szCs w:val="20"/>
              </w:rPr>
            </w:pPr>
            <w:r w:rsidRPr="00121F99">
              <w:rPr>
                <w:sz w:val="20"/>
                <w:szCs w:val="20"/>
              </w:rPr>
              <w:t>4x chassis accelerometers</w:t>
            </w:r>
          </w:p>
          <w:p w14:paraId="25D2DE25" w14:textId="77777777" w:rsidR="00121F99" w:rsidRDefault="00334EFA" w:rsidP="00121F99">
            <w:pPr>
              <w:pStyle w:val="ListParagraph"/>
              <w:numPr>
                <w:ilvl w:val="0"/>
                <w:numId w:val="6"/>
              </w:numPr>
              <w:rPr>
                <w:sz w:val="20"/>
                <w:szCs w:val="20"/>
              </w:rPr>
            </w:pPr>
            <w:r w:rsidRPr="00121F99">
              <w:rPr>
                <w:sz w:val="20"/>
                <w:szCs w:val="20"/>
              </w:rPr>
              <w:t>4x damper displacements</w:t>
            </w:r>
          </w:p>
          <w:p w14:paraId="488DE484" w14:textId="77777777" w:rsidR="00121F99" w:rsidRDefault="00334EFA" w:rsidP="00121F99">
            <w:pPr>
              <w:pStyle w:val="ListParagraph"/>
              <w:numPr>
                <w:ilvl w:val="0"/>
                <w:numId w:val="6"/>
              </w:numPr>
              <w:rPr>
                <w:sz w:val="20"/>
                <w:szCs w:val="20"/>
              </w:rPr>
            </w:pPr>
            <w:r w:rsidRPr="00121F99">
              <w:rPr>
                <w:sz w:val="20"/>
                <w:szCs w:val="20"/>
              </w:rPr>
              <w:t>2x damper temperature</w:t>
            </w:r>
          </w:p>
          <w:p w14:paraId="42AA7028" w14:textId="77777777" w:rsidR="00121F99" w:rsidRDefault="00121F99" w:rsidP="00121F99">
            <w:pPr>
              <w:pStyle w:val="ListParagraph"/>
              <w:numPr>
                <w:ilvl w:val="0"/>
                <w:numId w:val="6"/>
              </w:numPr>
              <w:rPr>
                <w:sz w:val="20"/>
                <w:szCs w:val="20"/>
              </w:rPr>
            </w:pPr>
            <w:r>
              <w:rPr>
                <w:sz w:val="20"/>
                <w:szCs w:val="20"/>
              </w:rPr>
              <w:t>V</w:t>
            </w:r>
            <w:r w:rsidR="00334EFA" w:rsidRPr="00121F99">
              <w:rPr>
                <w:sz w:val="20"/>
                <w:szCs w:val="20"/>
              </w:rPr>
              <w:t>ertical body acceleration</w:t>
            </w:r>
          </w:p>
          <w:p w14:paraId="75730C2A" w14:textId="77777777" w:rsidR="00121F99" w:rsidRDefault="00121F99" w:rsidP="00121F99">
            <w:pPr>
              <w:pStyle w:val="ListParagraph"/>
              <w:numPr>
                <w:ilvl w:val="0"/>
                <w:numId w:val="6"/>
              </w:numPr>
              <w:rPr>
                <w:sz w:val="20"/>
                <w:szCs w:val="20"/>
              </w:rPr>
            </w:pPr>
            <w:r>
              <w:rPr>
                <w:sz w:val="20"/>
                <w:szCs w:val="20"/>
              </w:rPr>
              <w:t>L</w:t>
            </w:r>
            <w:r w:rsidR="00334EFA" w:rsidRPr="00121F99">
              <w:rPr>
                <w:sz w:val="20"/>
                <w:szCs w:val="20"/>
              </w:rPr>
              <w:t>ateral body acceleration</w:t>
            </w:r>
          </w:p>
          <w:p w14:paraId="3BABA4E1" w14:textId="59A6A2F7" w:rsidR="00334EFA" w:rsidRPr="00121F99" w:rsidRDefault="00121F99" w:rsidP="00121F99">
            <w:pPr>
              <w:pStyle w:val="ListParagraph"/>
              <w:numPr>
                <w:ilvl w:val="0"/>
                <w:numId w:val="6"/>
              </w:numPr>
              <w:rPr>
                <w:sz w:val="20"/>
                <w:szCs w:val="20"/>
              </w:rPr>
            </w:pPr>
            <w:r>
              <w:rPr>
                <w:sz w:val="20"/>
                <w:szCs w:val="20"/>
              </w:rPr>
              <w:t>L</w:t>
            </w:r>
            <w:r w:rsidR="00334EFA" w:rsidRPr="00121F99">
              <w:rPr>
                <w:sz w:val="20"/>
                <w:szCs w:val="20"/>
              </w:rPr>
              <w:t>ongitudinal body acceleration</w:t>
            </w:r>
          </w:p>
        </w:tc>
        <w:tc>
          <w:tcPr>
            <w:tcW w:w="2820" w:type="dxa"/>
            <w:shd w:val="clear" w:color="auto" w:fill="FFF2CC" w:themeFill="accent4" w:themeFillTint="33"/>
            <w:vAlign w:val="center"/>
          </w:tcPr>
          <w:p w14:paraId="42E12F8B" w14:textId="77777777" w:rsidR="00334EFA" w:rsidRPr="00870215" w:rsidRDefault="00334EFA" w:rsidP="00870215">
            <w:pPr>
              <w:rPr>
                <w:sz w:val="20"/>
                <w:szCs w:val="20"/>
              </w:rPr>
            </w:pPr>
          </w:p>
        </w:tc>
      </w:tr>
      <w:tr w:rsidR="0046066A" w14:paraId="48DBC017" w14:textId="77777777" w:rsidTr="007C45F7">
        <w:tc>
          <w:tcPr>
            <w:tcW w:w="1435" w:type="dxa"/>
            <w:vAlign w:val="center"/>
          </w:tcPr>
          <w:p w14:paraId="797447DB" w14:textId="21F31B38" w:rsidR="0046066A" w:rsidRDefault="0046066A" w:rsidP="00BD22E8">
            <w:pPr>
              <w:jc w:val="center"/>
            </w:pPr>
            <w:r>
              <w:t>Simulation Modes</w:t>
            </w:r>
          </w:p>
        </w:tc>
        <w:tc>
          <w:tcPr>
            <w:tcW w:w="2820" w:type="dxa"/>
            <w:shd w:val="clear" w:color="auto" w:fill="D5DCE4" w:themeFill="text2" w:themeFillTint="33"/>
            <w:vAlign w:val="center"/>
          </w:tcPr>
          <w:p w14:paraId="605F4C88" w14:textId="77777777" w:rsidR="00DC6BFC" w:rsidRDefault="0046066A" w:rsidP="00DC6BFC">
            <w:pPr>
              <w:pStyle w:val="ListParagraph"/>
              <w:numPr>
                <w:ilvl w:val="0"/>
                <w:numId w:val="6"/>
              </w:numPr>
              <w:rPr>
                <w:sz w:val="20"/>
                <w:szCs w:val="20"/>
              </w:rPr>
            </w:pPr>
            <w:r w:rsidRPr="00DC6BFC">
              <w:rPr>
                <w:sz w:val="20"/>
                <w:szCs w:val="20"/>
              </w:rPr>
              <w:t>Quasistatic tests</w:t>
            </w:r>
          </w:p>
          <w:p w14:paraId="7CF595A4" w14:textId="4307E1BC" w:rsidR="0046066A" w:rsidRPr="00DC6BFC" w:rsidRDefault="00DC6BFC" w:rsidP="00DC6BFC">
            <w:pPr>
              <w:pStyle w:val="ListParagraph"/>
              <w:numPr>
                <w:ilvl w:val="0"/>
                <w:numId w:val="6"/>
              </w:numPr>
              <w:rPr>
                <w:sz w:val="20"/>
                <w:szCs w:val="20"/>
              </w:rPr>
            </w:pPr>
            <w:r>
              <w:rPr>
                <w:sz w:val="20"/>
                <w:szCs w:val="20"/>
              </w:rPr>
              <w:t>T</w:t>
            </w:r>
            <w:r w:rsidR="0046066A" w:rsidRPr="00DC6BFC">
              <w:rPr>
                <w:sz w:val="20"/>
                <w:szCs w:val="20"/>
              </w:rPr>
              <w:t>rack simulation for low downforce cars</w:t>
            </w:r>
          </w:p>
        </w:tc>
        <w:tc>
          <w:tcPr>
            <w:tcW w:w="2820" w:type="dxa"/>
            <w:shd w:val="clear" w:color="auto" w:fill="E2EFD9" w:themeFill="accent6" w:themeFillTint="33"/>
            <w:vAlign w:val="center"/>
          </w:tcPr>
          <w:p w14:paraId="5FE63354" w14:textId="77777777" w:rsidR="00DC6BFC" w:rsidRDefault="0046066A" w:rsidP="00DC6BFC">
            <w:pPr>
              <w:pStyle w:val="ListParagraph"/>
              <w:numPr>
                <w:ilvl w:val="0"/>
                <w:numId w:val="6"/>
              </w:numPr>
              <w:rPr>
                <w:sz w:val="20"/>
                <w:szCs w:val="20"/>
              </w:rPr>
            </w:pPr>
            <w:r w:rsidRPr="00DC6BFC">
              <w:rPr>
                <w:sz w:val="20"/>
                <w:szCs w:val="20"/>
              </w:rPr>
              <w:t>Quasistatic tests</w:t>
            </w:r>
          </w:p>
          <w:p w14:paraId="747AA2CB" w14:textId="1D4C16AD" w:rsidR="0046066A" w:rsidRPr="00DC6BFC" w:rsidRDefault="00DC6BFC" w:rsidP="00DC6BFC">
            <w:pPr>
              <w:pStyle w:val="ListParagraph"/>
              <w:numPr>
                <w:ilvl w:val="0"/>
                <w:numId w:val="6"/>
              </w:numPr>
              <w:rPr>
                <w:sz w:val="20"/>
                <w:szCs w:val="20"/>
              </w:rPr>
            </w:pPr>
            <w:r>
              <w:rPr>
                <w:sz w:val="20"/>
                <w:szCs w:val="20"/>
              </w:rPr>
              <w:t>T</w:t>
            </w:r>
            <w:r w:rsidR="0046066A" w:rsidRPr="00DC6BFC">
              <w:rPr>
                <w:sz w:val="20"/>
                <w:szCs w:val="20"/>
              </w:rPr>
              <w:t>rack simulation extended to high downforce cars</w:t>
            </w:r>
          </w:p>
        </w:tc>
        <w:tc>
          <w:tcPr>
            <w:tcW w:w="2820" w:type="dxa"/>
            <w:shd w:val="clear" w:color="auto" w:fill="FFF2CC" w:themeFill="accent4" w:themeFillTint="33"/>
            <w:vAlign w:val="center"/>
          </w:tcPr>
          <w:p w14:paraId="7D2E3209" w14:textId="77777777" w:rsidR="00DC6BFC" w:rsidRDefault="0046066A" w:rsidP="00DC6BFC">
            <w:pPr>
              <w:pStyle w:val="ListParagraph"/>
              <w:numPr>
                <w:ilvl w:val="0"/>
                <w:numId w:val="6"/>
              </w:numPr>
              <w:rPr>
                <w:sz w:val="20"/>
                <w:szCs w:val="20"/>
              </w:rPr>
            </w:pPr>
            <w:r w:rsidRPr="00DC6BFC">
              <w:rPr>
                <w:sz w:val="20"/>
                <w:szCs w:val="20"/>
              </w:rPr>
              <w:t>Quasistatic tests</w:t>
            </w:r>
          </w:p>
          <w:p w14:paraId="37E0D082" w14:textId="77777777" w:rsidR="00DC6BFC" w:rsidRDefault="00DC6BFC" w:rsidP="00DC6BFC">
            <w:pPr>
              <w:pStyle w:val="ListParagraph"/>
              <w:numPr>
                <w:ilvl w:val="0"/>
                <w:numId w:val="6"/>
              </w:numPr>
              <w:rPr>
                <w:sz w:val="20"/>
                <w:szCs w:val="20"/>
              </w:rPr>
            </w:pPr>
            <w:r>
              <w:rPr>
                <w:sz w:val="20"/>
                <w:szCs w:val="20"/>
              </w:rPr>
              <w:t>G</w:t>
            </w:r>
            <w:r w:rsidR="0046066A" w:rsidRPr="00DC6BFC">
              <w:rPr>
                <w:sz w:val="20"/>
                <w:szCs w:val="20"/>
              </w:rPr>
              <w:t>eneralized testing of expected forces and motions</w:t>
            </w:r>
          </w:p>
          <w:p w14:paraId="1FC44D72" w14:textId="46ABD867" w:rsidR="0046066A" w:rsidRPr="00DC6BFC" w:rsidRDefault="00AF20EF" w:rsidP="00DC6BFC">
            <w:pPr>
              <w:pStyle w:val="ListParagraph"/>
              <w:numPr>
                <w:ilvl w:val="0"/>
                <w:numId w:val="6"/>
              </w:numPr>
              <w:rPr>
                <w:sz w:val="20"/>
                <w:szCs w:val="20"/>
              </w:rPr>
            </w:pPr>
            <w:r w:rsidRPr="00DC6BFC">
              <w:rPr>
                <w:sz w:val="20"/>
                <w:szCs w:val="20"/>
              </w:rPr>
              <w:t>NO</w:t>
            </w:r>
            <w:r w:rsidR="00BF3E92" w:rsidRPr="00DC6BFC">
              <w:rPr>
                <w:sz w:val="20"/>
                <w:szCs w:val="20"/>
              </w:rPr>
              <w:t xml:space="preserve"> damping</w:t>
            </w:r>
            <w:r w:rsidR="00DC6BFC">
              <w:rPr>
                <w:sz w:val="20"/>
                <w:szCs w:val="20"/>
              </w:rPr>
              <w:t xml:space="preserve"> </w:t>
            </w:r>
          </w:p>
        </w:tc>
      </w:tr>
      <w:tr w:rsidR="0046066A" w14:paraId="0A03C83F" w14:textId="77777777" w:rsidTr="007C45F7">
        <w:tc>
          <w:tcPr>
            <w:tcW w:w="1435" w:type="dxa"/>
            <w:vAlign w:val="center"/>
          </w:tcPr>
          <w:p w14:paraId="495A5589" w14:textId="4CE01ABC" w:rsidR="0046066A" w:rsidRDefault="0046066A" w:rsidP="00BD22E8">
            <w:pPr>
              <w:jc w:val="center"/>
            </w:pPr>
            <w:r>
              <w:t>Testing Duration</w:t>
            </w:r>
          </w:p>
        </w:tc>
        <w:tc>
          <w:tcPr>
            <w:tcW w:w="2820" w:type="dxa"/>
            <w:shd w:val="clear" w:color="auto" w:fill="D5DCE4" w:themeFill="text2" w:themeFillTint="33"/>
            <w:vAlign w:val="center"/>
          </w:tcPr>
          <w:p w14:paraId="29904276" w14:textId="4C6E7CA2" w:rsidR="0046066A" w:rsidRPr="00870215" w:rsidRDefault="0046066A" w:rsidP="00870215">
            <w:pPr>
              <w:rPr>
                <w:sz w:val="20"/>
                <w:szCs w:val="20"/>
              </w:rPr>
            </w:pPr>
          </w:p>
        </w:tc>
        <w:tc>
          <w:tcPr>
            <w:tcW w:w="2820" w:type="dxa"/>
            <w:shd w:val="clear" w:color="auto" w:fill="E2EFD9" w:themeFill="accent6" w:themeFillTint="33"/>
            <w:vAlign w:val="center"/>
          </w:tcPr>
          <w:p w14:paraId="1E526C9B" w14:textId="45B020A1" w:rsidR="0046066A" w:rsidRPr="00870215" w:rsidRDefault="0046066A" w:rsidP="00870215">
            <w:pPr>
              <w:rPr>
                <w:sz w:val="20"/>
                <w:szCs w:val="20"/>
              </w:rPr>
            </w:pPr>
          </w:p>
        </w:tc>
        <w:tc>
          <w:tcPr>
            <w:tcW w:w="2820" w:type="dxa"/>
            <w:shd w:val="clear" w:color="auto" w:fill="FFF2CC" w:themeFill="accent4" w:themeFillTint="33"/>
            <w:vAlign w:val="center"/>
          </w:tcPr>
          <w:p w14:paraId="5B1D3193" w14:textId="06C1FBEA" w:rsidR="0046066A" w:rsidRPr="00870215" w:rsidRDefault="0046066A" w:rsidP="00870215">
            <w:pPr>
              <w:rPr>
                <w:sz w:val="20"/>
                <w:szCs w:val="20"/>
              </w:rPr>
            </w:pPr>
            <w:r w:rsidRPr="00870215">
              <w:rPr>
                <w:sz w:val="20"/>
                <w:szCs w:val="20"/>
              </w:rPr>
              <w:t xml:space="preserve">Loading, testing, unloading </w:t>
            </w:r>
            <w:r w:rsidR="00E92BDE" w:rsidRPr="00870215">
              <w:rPr>
                <w:sz w:val="20"/>
                <w:szCs w:val="20"/>
              </w:rPr>
              <w:t>vehicles</w:t>
            </w:r>
            <w:r w:rsidRPr="00870215">
              <w:rPr>
                <w:sz w:val="20"/>
                <w:szCs w:val="20"/>
              </w:rPr>
              <w:t xml:space="preserve"> in </w:t>
            </w:r>
            <w:r w:rsidRPr="008A2E3C">
              <w:rPr>
                <w:b/>
                <w:bCs/>
                <w:sz w:val="20"/>
                <w:szCs w:val="20"/>
              </w:rPr>
              <w:t>less than 2 days</w:t>
            </w:r>
          </w:p>
        </w:tc>
      </w:tr>
      <w:tr w:rsidR="0046066A" w14:paraId="257A7CF1" w14:textId="77777777" w:rsidTr="007C45F7">
        <w:tc>
          <w:tcPr>
            <w:tcW w:w="1435" w:type="dxa"/>
            <w:vAlign w:val="center"/>
          </w:tcPr>
          <w:p w14:paraId="4E25C552" w14:textId="429C8FCB" w:rsidR="0046066A" w:rsidRDefault="0046066A" w:rsidP="00BD22E8">
            <w:pPr>
              <w:jc w:val="center"/>
            </w:pPr>
            <w:r>
              <w:t>Major test results</w:t>
            </w:r>
          </w:p>
        </w:tc>
        <w:tc>
          <w:tcPr>
            <w:tcW w:w="2820" w:type="dxa"/>
            <w:shd w:val="clear" w:color="auto" w:fill="D5DCE4" w:themeFill="text2" w:themeFillTint="33"/>
            <w:vAlign w:val="center"/>
          </w:tcPr>
          <w:p w14:paraId="14BD357E" w14:textId="77777777" w:rsidR="0077433C" w:rsidRDefault="0046066A" w:rsidP="0077433C">
            <w:pPr>
              <w:pStyle w:val="ListParagraph"/>
              <w:numPr>
                <w:ilvl w:val="0"/>
                <w:numId w:val="6"/>
              </w:numPr>
              <w:rPr>
                <w:sz w:val="20"/>
                <w:szCs w:val="20"/>
              </w:rPr>
            </w:pPr>
            <w:r w:rsidRPr="0077433C">
              <w:rPr>
                <w:sz w:val="20"/>
                <w:szCs w:val="20"/>
              </w:rPr>
              <w:t>Wheel load distribution</w:t>
            </w:r>
          </w:p>
          <w:p w14:paraId="3424352B" w14:textId="77777777" w:rsidR="0077433C" w:rsidRDefault="0077433C" w:rsidP="0077433C">
            <w:pPr>
              <w:pStyle w:val="ListParagraph"/>
              <w:numPr>
                <w:ilvl w:val="0"/>
                <w:numId w:val="6"/>
              </w:numPr>
              <w:rPr>
                <w:sz w:val="20"/>
                <w:szCs w:val="20"/>
              </w:rPr>
            </w:pPr>
            <w:r>
              <w:rPr>
                <w:sz w:val="20"/>
                <w:szCs w:val="20"/>
              </w:rPr>
              <w:t>R</w:t>
            </w:r>
            <w:r w:rsidRPr="0077433C">
              <w:rPr>
                <w:sz w:val="20"/>
                <w:szCs w:val="20"/>
              </w:rPr>
              <w:t>ide height variation analysis</w:t>
            </w:r>
          </w:p>
          <w:p w14:paraId="06CAFBA2" w14:textId="3030F8BF" w:rsidR="0077433C" w:rsidRPr="0077433C" w:rsidRDefault="0077433C" w:rsidP="0077433C">
            <w:pPr>
              <w:pStyle w:val="ListParagraph"/>
              <w:numPr>
                <w:ilvl w:val="0"/>
                <w:numId w:val="6"/>
              </w:numPr>
              <w:rPr>
                <w:sz w:val="20"/>
                <w:szCs w:val="20"/>
              </w:rPr>
            </w:pPr>
            <w:r>
              <w:rPr>
                <w:sz w:val="20"/>
                <w:szCs w:val="20"/>
              </w:rPr>
              <w:t>P</w:t>
            </w:r>
            <w:r w:rsidRPr="0077433C">
              <w:rPr>
                <w:sz w:val="20"/>
                <w:szCs w:val="20"/>
              </w:rPr>
              <w:t>itch sensitivity analysis</w:t>
            </w:r>
          </w:p>
          <w:p w14:paraId="1A0FA99E" w14:textId="2899AFB8" w:rsidR="0046066A" w:rsidRPr="0077433C" w:rsidRDefault="0077433C" w:rsidP="0077433C">
            <w:pPr>
              <w:pStyle w:val="ListParagraph"/>
              <w:numPr>
                <w:ilvl w:val="0"/>
                <w:numId w:val="6"/>
              </w:numPr>
              <w:rPr>
                <w:sz w:val="20"/>
                <w:szCs w:val="20"/>
              </w:rPr>
            </w:pPr>
            <w:r>
              <w:rPr>
                <w:sz w:val="20"/>
                <w:szCs w:val="20"/>
              </w:rPr>
              <w:t>T</w:t>
            </w:r>
            <w:r w:rsidR="0046066A" w:rsidRPr="0077433C">
              <w:rPr>
                <w:sz w:val="20"/>
                <w:szCs w:val="20"/>
              </w:rPr>
              <w:t>orsional stiffness</w:t>
            </w:r>
          </w:p>
        </w:tc>
        <w:tc>
          <w:tcPr>
            <w:tcW w:w="2820" w:type="dxa"/>
            <w:shd w:val="clear" w:color="auto" w:fill="E2EFD9" w:themeFill="accent6" w:themeFillTint="33"/>
            <w:vAlign w:val="center"/>
          </w:tcPr>
          <w:p w14:paraId="1F0EA750" w14:textId="77777777" w:rsidR="0077433C" w:rsidRDefault="0046066A" w:rsidP="0077433C">
            <w:pPr>
              <w:pStyle w:val="ListParagraph"/>
              <w:numPr>
                <w:ilvl w:val="0"/>
                <w:numId w:val="6"/>
              </w:numPr>
              <w:rPr>
                <w:sz w:val="20"/>
                <w:szCs w:val="20"/>
              </w:rPr>
            </w:pPr>
            <w:r w:rsidRPr="0077433C">
              <w:rPr>
                <w:sz w:val="20"/>
                <w:szCs w:val="20"/>
              </w:rPr>
              <w:t>Wheel load distribution</w:t>
            </w:r>
          </w:p>
          <w:p w14:paraId="652686B9" w14:textId="77777777" w:rsidR="0077433C" w:rsidRDefault="0077433C" w:rsidP="0077433C">
            <w:pPr>
              <w:pStyle w:val="ListParagraph"/>
              <w:numPr>
                <w:ilvl w:val="0"/>
                <w:numId w:val="6"/>
              </w:numPr>
              <w:rPr>
                <w:sz w:val="20"/>
                <w:szCs w:val="20"/>
              </w:rPr>
            </w:pPr>
            <w:r>
              <w:rPr>
                <w:sz w:val="20"/>
                <w:szCs w:val="20"/>
              </w:rPr>
              <w:t>R</w:t>
            </w:r>
            <w:r w:rsidR="0046066A" w:rsidRPr="0077433C">
              <w:rPr>
                <w:sz w:val="20"/>
                <w:szCs w:val="20"/>
              </w:rPr>
              <w:t>ide height variation analysis</w:t>
            </w:r>
          </w:p>
          <w:p w14:paraId="1E7FB6CF" w14:textId="77777777" w:rsidR="0077433C" w:rsidRDefault="0077433C" w:rsidP="0077433C">
            <w:pPr>
              <w:pStyle w:val="ListParagraph"/>
              <w:numPr>
                <w:ilvl w:val="0"/>
                <w:numId w:val="6"/>
              </w:numPr>
              <w:rPr>
                <w:sz w:val="20"/>
                <w:szCs w:val="20"/>
              </w:rPr>
            </w:pPr>
            <w:r>
              <w:rPr>
                <w:sz w:val="20"/>
                <w:szCs w:val="20"/>
              </w:rPr>
              <w:t>P</w:t>
            </w:r>
            <w:r w:rsidR="0046066A" w:rsidRPr="0077433C">
              <w:rPr>
                <w:sz w:val="20"/>
                <w:szCs w:val="20"/>
              </w:rPr>
              <w:t>itch sensitivity analysis</w:t>
            </w:r>
          </w:p>
          <w:p w14:paraId="65EAC92B" w14:textId="496063E8" w:rsidR="0046066A" w:rsidRPr="0077433C" w:rsidRDefault="0077433C" w:rsidP="0077433C">
            <w:pPr>
              <w:pStyle w:val="ListParagraph"/>
              <w:numPr>
                <w:ilvl w:val="0"/>
                <w:numId w:val="6"/>
              </w:numPr>
              <w:rPr>
                <w:sz w:val="20"/>
                <w:szCs w:val="20"/>
              </w:rPr>
            </w:pPr>
            <w:r>
              <w:rPr>
                <w:sz w:val="20"/>
                <w:szCs w:val="20"/>
              </w:rPr>
              <w:t>T</w:t>
            </w:r>
            <w:r w:rsidR="0046066A" w:rsidRPr="0077433C">
              <w:rPr>
                <w:sz w:val="20"/>
                <w:szCs w:val="20"/>
              </w:rPr>
              <w:t>orsional stiffness</w:t>
            </w:r>
          </w:p>
        </w:tc>
        <w:tc>
          <w:tcPr>
            <w:tcW w:w="2820" w:type="dxa"/>
            <w:shd w:val="clear" w:color="auto" w:fill="FFF2CC" w:themeFill="accent4" w:themeFillTint="33"/>
            <w:vAlign w:val="center"/>
          </w:tcPr>
          <w:p w14:paraId="1969E146" w14:textId="77777777" w:rsidR="0077433C" w:rsidRDefault="0046066A" w:rsidP="0077433C">
            <w:pPr>
              <w:pStyle w:val="ListParagraph"/>
              <w:numPr>
                <w:ilvl w:val="0"/>
                <w:numId w:val="6"/>
              </w:numPr>
              <w:rPr>
                <w:sz w:val="20"/>
                <w:szCs w:val="20"/>
              </w:rPr>
            </w:pPr>
            <w:r w:rsidRPr="0077433C">
              <w:rPr>
                <w:sz w:val="20"/>
                <w:szCs w:val="20"/>
              </w:rPr>
              <w:t>Vertical loading conditions,</w:t>
            </w:r>
          </w:p>
          <w:p w14:paraId="7870D6FD" w14:textId="77777777" w:rsidR="0077433C" w:rsidRDefault="0077433C" w:rsidP="0077433C">
            <w:pPr>
              <w:pStyle w:val="ListParagraph"/>
              <w:numPr>
                <w:ilvl w:val="0"/>
                <w:numId w:val="6"/>
              </w:numPr>
              <w:rPr>
                <w:sz w:val="20"/>
                <w:szCs w:val="20"/>
              </w:rPr>
            </w:pPr>
            <w:r>
              <w:rPr>
                <w:sz w:val="20"/>
                <w:szCs w:val="20"/>
              </w:rPr>
              <w:t>L</w:t>
            </w:r>
            <w:r w:rsidR="0046066A" w:rsidRPr="0077433C">
              <w:rPr>
                <w:sz w:val="20"/>
                <w:szCs w:val="20"/>
              </w:rPr>
              <w:t>ateral loading conditions</w:t>
            </w:r>
          </w:p>
          <w:p w14:paraId="19B2DC5B" w14:textId="317FA50D" w:rsidR="0077433C" w:rsidRDefault="0077433C" w:rsidP="0077433C">
            <w:pPr>
              <w:pStyle w:val="ListParagraph"/>
              <w:numPr>
                <w:ilvl w:val="0"/>
                <w:numId w:val="6"/>
              </w:numPr>
              <w:rPr>
                <w:sz w:val="20"/>
                <w:szCs w:val="20"/>
              </w:rPr>
            </w:pPr>
            <w:r>
              <w:rPr>
                <w:sz w:val="20"/>
                <w:szCs w:val="20"/>
              </w:rPr>
              <w:t>L</w:t>
            </w:r>
            <w:r w:rsidR="0046066A" w:rsidRPr="0077433C">
              <w:rPr>
                <w:sz w:val="20"/>
                <w:szCs w:val="20"/>
              </w:rPr>
              <w:t xml:space="preserve">ongitudinal loading </w:t>
            </w:r>
            <w:r w:rsidR="00CB7C4D">
              <w:rPr>
                <w:sz w:val="20"/>
                <w:szCs w:val="20"/>
              </w:rPr>
              <w:t>conditions</w:t>
            </w:r>
          </w:p>
          <w:p w14:paraId="40263170" w14:textId="77777777" w:rsidR="0077433C" w:rsidRDefault="0077433C" w:rsidP="0077433C">
            <w:pPr>
              <w:pStyle w:val="ListParagraph"/>
              <w:numPr>
                <w:ilvl w:val="0"/>
                <w:numId w:val="6"/>
              </w:numPr>
              <w:rPr>
                <w:sz w:val="20"/>
                <w:szCs w:val="20"/>
              </w:rPr>
            </w:pPr>
            <w:r>
              <w:rPr>
                <w:sz w:val="20"/>
                <w:szCs w:val="20"/>
              </w:rPr>
              <w:t>R</w:t>
            </w:r>
            <w:r w:rsidR="0046066A" w:rsidRPr="0077433C">
              <w:rPr>
                <w:sz w:val="20"/>
                <w:szCs w:val="20"/>
              </w:rPr>
              <w:t>oll conditions</w:t>
            </w:r>
          </w:p>
          <w:p w14:paraId="3F2E949B" w14:textId="77777777" w:rsidR="0077433C" w:rsidRDefault="0077433C" w:rsidP="0077433C">
            <w:pPr>
              <w:pStyle w:val="ListParagraph"/>
              <w:numPr>
                <w:ilvl w:val="0"/>
                <w:numId w:val="6"/>
              </w:numPr>
              <w:rPr>
                <w:sz w:val="20"/>
                <w:szCs w:val="20"/>
              </w:rPr>
            </w:pPr>
            <w:r>
              <w:rPr>
                <w:sz w:val="20"/>
                <w:szCs w:val="20"/>
              </w:rPr>
              <w:t>S</w:t>
            </w:r>
            <w:r w:rsidR="0046066A" w:rsidRPr="0077433C">
              <w:rPr>
                <w:sz w:val="20"/>
                <w:szCs w:val="20"/>
              </w:rPr>
              <w:t>teering conditions</w:t>
            </w:r>
          </w:p>
          <w:p w14:paraId="7B346E5A" w14:textId="7907DCA4" w:rsidR="0046066A" w:rsidRPr="0077433C" w:rsidRDefault="0077433C" w:rsidP="0077433C">
            <w:pPr>
              <w:pStyle w:val="ListParagraph"/>
              <w:numPr>
                <w:ilvl w:val="0"/>
                <w:numId w:val="6"/>
              </w:numPr>
              <w:rPr>
                <w:sz w:val="20"/>
                <w:szCs w:val="20"/>
              </w:rPr>
            </w:pPr>
            <w:r>
              <w:rPr>
                <w:sz w:val="20"/>
                <w:szCs w:val="20"/>
              </w:rPr>
              <w:t>C</w:t>
            </w:r>
            <w:r w:rsidR="0046066A" w:rsidRPr="0077433C">
              <w:rPr>
                <w:sz w:val="20"/>
                <w:szCs w:val="20"/>
              </w:rPr>
              <w:t>orrection force conditions</w:t>
            </w:r>
          </w:p>
        </w:tc>
      </w:tr>
    </w:tbl>
    <w:p w14:paraId="15EA3C31" w14:textId="68BFA5DF" w:rsidR="00584B1C" w:rsidRPr="00584B1C" w:rsidRDefault="00584B1C" w:rsidP="00D51A67">
      <w:pPr>
        <w:pStyle w:val="Heading1"/>
      </w:pPr>
      <w:bookmarkStart w:id="45" w:name="_Toc185360076"/>
      <w:r>
        <w:lastRenderedPageBreak/>
        <w:t>Project Recommendations</w:t>
      </w:r>
      <w:bookmarkEnd w:id="45"/>
    </w:p>
    <w:p w14:paraId="5613D7A6" w14:textId="77777777" w:rsidR="00584B1C" w:rsidRDefault="00584B1C" w:rsidP="006C39FA">
      <w:pPr>
        <w:pStyle w:val="Heading2"/>
      </w:pPr>
      <w:bookmarkStart w:id="46" w:name="_Toc185360077"/>
      <w:r>
        <w:t>Proposed solution</w:t>
      </w:r>
      <w:bookmarkEnd w:id="46"/>
    </w:p>
    <w:p w14:paraId="2A2A056B" w14:textId="32B40AE7" w:rsidR="006827CF" w:rsidRDefault="007D2699" w:rsidP="006827CF">
      <w:r>
        <w:tab/>
        <w:t>The ideal solution for racing teams to improve setup package development must be time efficient and yield a variety of specific test results.</w:t>
      </w:r>
      <w:r w:rsidR="00726479">
        <w:t xml:space="preserve"> </w:t>
      </w:r>
      <w:r w:rsidR="009F51C9">
        <w:t xml:space="preserve">The comparative assessment shown in </w:t>
      </w:r>
      <w:r w:rsidR="009F51C9">
        <w:fldChar w:fldCharType="begin"/>
      </w:r>
      <w:r w:rsidR="009F51C9">
        <w:instrText xml:space="preserve"> REF _Ref184565087 \h </w:instrText>
      </w:r>
      <w:r w:rsidR="009F51C9">
        <w:fldChar w:fldCharType="separate"/>
      </w:r>
      <w:r w:rsidR="009F51C9">
        <w:t xml:space="preserve">Table </w:t>
      </w:r>
      <w:r w:rsidR="009F51C9">
        <w:rPr>
          <w:noProof/>
        </w:rPr>
        <w:t>2</w:t>
      </w:r>
      <w:r w:rsidR="009F51C9">
        <w:fldChar w:fldCharType="end"/>
      </w:r>
      <w:r w:rsidR="009F51C9">
        <w:t xml:space="preserve"> leads to the conclusion that the 7-Post Shaker Rig is the best solution </w:t>
      </w:r>
      <w:r w:rsidR="00726479">
        <w:t>for setup development because of its fast turnaround times and wide range of use cases.</w:t>
      </w:r>
      <w:r w:rsidR="0086208E">
        <w:t xml:space="preserve"> </w:t>
      </w:r>
    </w:p>
    <w:p w14:paraId="7ABFB66B" w14:textId="13289B27" w:rsidR="00363048" w:rsidRPr="00481A57" w:rsidRDefault="00363048" w:rsidP="00B0513C">
      <w:pPr>
        <w:ind w:firstLine="360"/>
      </w:pPr>
      <w:r>
        <w:t xml:space="preserve">Based on the knowledge that more normal loading on a tire generates more grip, having a more consistent load for each tire on the car will increase performance. There are two modes to this – one is that when encountering bumps in track surface, the wheel can monetarily lose contact with the ground and then gradually come back into contact, based on spring rates and damping. This rate of road contact will align with tire loading and henceforth, grip levels. </w:t>
      </w:r>
      <w:r w:rsidR="00ED320A">
        <w:t>The other mode deals with the distribution of load to each wheel from transient motion in corners, braking, and acceleration.</w:t>
      </w:r>
      <w:r w:rsidR="00E95137">
        <w:t xml:space="preserve"> For both scenarios, tuning spring rates and dampers provides the most immediate results to control the chassis motion and therefore load consistency and distribution.</w:t>
      </w:r>
      <w:r w:rsidR="006735B6">
        <w:t xml:space="preserve"> </w:t>
      </w:r>
      <w:r w:rsidR="00481A57">
        <w:t xml:space="preserve">The </w:t>
      </w:r>
      <w:r w:rsidR="00481A57">
        <w:rPr>
          <w:i/>
          <w:iCs/>
        </w:rPr>
        <w:t>Wheel Load Distribution</w:t>
      </w:r>
      <w:r w:rsidR="00481A57">
        <w:t xml:space="preserve"> and </w:t>
      </w:r>
      <w:r w:rsidR="00481A57">
        <w:rPr>
          <w:i/>
          <w:iCs/>
        </w:rPr>
        <w:t>Ride Height Analysis</w:t>
      </w:r>
      <w:r w:rsidR="00481A57">
        <w:t xml:space="preserve"> tests </w:t>
      </w:r>
      <w:r w:rsidR="00C75EF4">
        <w:t xml:space="preserve">from shaker rigs </w:t>
      </w:r>
      <w:r w:rsidR="00E9740A">
        <w:t>can</w:t>
      </w:r>
      <w:r w:rsidR="00F27E63">
        <w:t xml:space="preserve"> provide general and track specific test results that correlate specific spring rate and damper settings to performance targets.</w:t>
      </w:r>
      <w:r w:rsidR="00C75EF4">
        <w:t xml:space="preserve"> Having the benefit of running track specific simulations allows teams to perform a comprehensive setup analysis and prepare testing plans with the equipment they have available before arriving </w:t>
      </w:r>
      <w:r w:rsidR="00E92BDE">
        <w:t>at</w:t>
      </w:r>
      <w:r w:rsidR="00C75EF4">
        <w:t xml:space="preserve"> the track.</w:t>
      </w:r>
      <w:r w:rsidR="00517DC9">
        <w:t xml:space="preserve"> K&amp;C testing is also able to analyze tire loading conditions, but only for specific </w:t>
      </w:r>
      <w:r w:rsidR="00E20FDD">
        <w:t>predefined vehicle behaviors.</w:t>
      </w:r>
      <w:r w:rsidR="00F91D63">
        <w:t xml:space="preserve"> The absence of transient analysis in this testing leaves a level of uncertainty for setup procedures for specific tracks.</w:t>
      </w:r>
    </w:p>
    <w:p w14:paraId="556BA3B5" w14:textId="23E7B28A" w:rsidR="005D157B" w:rsidRDefault="005D157B" w:rsidP="006827CF">
      <w:r>
        <w:tab/>
        <w:t xml:space="preserve">There are many tests that both shaker rigs and K&amp;C testing </w:t>
      </w:r>
      <w:r w:rsidR="00E9740A">
        <w:t>can</w:t>
      </w:r>
      <w:r>
        <w:t xml:space="preserve"> do that translate to whether the racing tire is being used to its fullest potential. </w:t>
      </w:r>
      <w:r w:rsidR="00E92BDE">
        <w:t>Recalling</w:t>
      </w:r>
      <w:r w:rsidR="002D7AE5">
        <w:t xml:space="preserve"> tire dynamics, the main tire parameters related to the production of grip are normal loading, slip angle, and wheel camber. The latter two parameters are directly defined by kinematics and steering geometry and can be precisely analyzed through data rig channels in K&amp;C testing.</w:t>
      </w:r>
      <w:r w:rsidR="00EC57B4">
        <w:t xml:space="preserve"> Combining these analytics with tire data from the tire manufacturer or external tire testing facility can provide vital information on the performance of the race car. </w:t>
      </w:r>
      <w:r w:rsidR="0051275B">
        <w:t>Specific kinematic behaviors can be targeted, and because said behaviors are parameterized by deep rooted chassis design choices, can be more challenging to create immediate solutions for. However, tracking problematic or beneficial suspension behaviors over time can build enough evidence to make more signific, time consuming design changes to suspension components.</w:t>
      </w:r>
      <w:r w:rsidR="006A54F1">
        <w:t xml:space="preserve"> If suspension behavior is far from optimal, K&amp;C testing offers a substantial benefit that tuning dampers would only band aid.</w:t>
      </w:r>
      <w:r w:rsidR="0051275B">
        <w:t xml:space="preserve"> </w:t>
      </w:r>
    </w:p>
    <w:p w14:paraId="540EBE7E" w14:textId="453A285F" w:rsidR="005531D8" w:rsidRPr="006827CF" w:rsidRDefault="00E74BFD" w:rsidP="006827CF">
      <w:r>
        <w:tab/>
        <w:t>Kinematics and compliance testing can provide critical vehicle information but is not able to replicate one to one scenarios in the way the shaker rig can.</w:t>
      </w:r>
      <w:r w:rsidR="00F47085">
        <w:t xml:space="preserve"> </w:t>
      </w:r>
      <w:r>
        <w:t xml:space="preserve">4-post and 7-post shaker rigs can generate comparable results. It is </w:t>
      </w:r>
      <w:r w:rsidR="00F47085">
        <w:t>a given</w:t>
      </w:r>
      <w:r>
        <w:t xml:space="preserve"> that being able to generate aerodynamic forces gives an advantage to the 7-post rig. Even for low downforce racing series the ability to replicate </w:t>
      </w:r>
      <w:r>
        <w:lastRenderedPageBreak/>
        <w:t>subtle aerodynamic effects provides an extra layer of accuracy in the analysis.</w:t>
      </w:r>
      <w:r w:rsidR="00F47085">
        <w:t xml:space="preserve"> </w:t>
      </w:r>
      <w:r w:rsidR="005531D8">
        <w:t xml:space="preserve">7 post testing with additional K&amp;C evaluation are complimentary to find significant, </w:t>
      </w:r>
      <w:r w:rsidR="00E92BDE">
        <w:t>long-term</w:t>
      </w:r>
      <w:r w:rsidR="005531D8">
        <w:t xml:space="preserve"> gains in performance. 7 post testing if only optimizing current package. </w:t>
      </w:r>
    </w:p>
    <w:p w14:paraId="5244EFD1" w14:textId="77777777" w:rsidR="00584B1C" w:rsidRDefault="00584B1C" w:rsidP="006C39FA">
      <w:pPr>
        <w:pStyle w:val="Heading2"/>
      </w:pPr>
      <w:bookmarkStart w:id="47" w:name="_Toc185360078"/>
      <w:r>
        <w:t>Design and implementation challenges</w:t>
      </w:r>
      <w:bookmarkEnd w:id="47"/>
    </w:p>
    <w:p w14:paraId="51863B6F" w14:textId="7ABF71A8" w:rsidR="00061CD0" w:rsidRDefault="00061CD0" w:rsidP="00A7524E">
      <w:pPr>
        <w:ind w:firstLine="360"/>
      </w:pPr>
      <w:r>
        <w:t xml:space="preserve">The design or use of shaker rigs is contingent on the size and level of </w:t>
      </w:r>
      <w:r w:rsidR="00E92BDE">
        <w:t>the racing</w:t>
      </w:r>
      <w:r>
        <w:t xml:space="preserve"> team involved.</w:t>
      </w:r>
      <w:r w:rsidR="00DB5A05">
        <w:t xml:space="preserve"> For recreational level racers, access to simulation shaker rig technology is limited to commercial facilities</w:t>
      </w:r>
      <w:r w:rsidR="0003027A">
        <w:t xml:space="preserve">. </w:t>
      </w:r>
      <w:r w:rsidR="0067110A">
        <w:t>However, Clemson University’s FSAE racing team showed that having the right connections can be beneficial when they tested their race car at the Ohlin’s testing facility in Hendersonville, NC</w:t>
      </w:r>
      <w:r w:rsidR="008418C7">
        <w:t xml:space="preserve"> </w:t>
      </w:r>
      <w:r w:rsidR="008418C7">
        <w:fldChar w:fldCharType="begin"/>
      </w:r>
      <w:r w:rsidR="008418C7">
        <w:instrText xml:space="preserve"> ADDIN ZOTERO_ITEM CSL_CITATION {"citationID":"vxcHInHA","properties":{"formattedCitation":"(Miller, 2002)","plainCitation":"(Miller, 2002)","noteIndex":0},"citationItems":[{"id":257,"uris":["http://zotero.org/users/12916010/items/5C687VL9"],"itemData":{"id":257,"type":"paper-conference","abstract":"Vehicle dynamics simulation is one of the newest and most valuable technologies being applied in the racing world today. Professional designers and race teams are investing heavily to test and improve the dynamics of their suspension systems through this new technology. This paper discusses the testing of one of Clemson University’s most recent Formula SAE racecars on a seven-poster vehicle dynamics simulator; commonly known as a “shaker rig.” Testing of the current dampers using a shock dynamometer was conducted prior to testing and results are included for further support of conclusions. The body of the paper is a discussion of the setup and testing procedures involved with the dynamic simulator. The results obtained from the dynamic simulator tests are then analyzed in conjunction with the shock dynamometer results. Conclusions are formed from test results and methods for future improvements to be applied in Formula SAE racing are suggested.","DOI":"10.4271/2002-01-3309","event-title":"Motorsports Engineering Conference &amp;  Exhibition","language":"en","page":"2002-01-3309","source":"DOI.org (Crossref)","title":"Testing a Formula SAE Racecar on a Seven-Poster Vehicle Dynamics Simulator","URL":"https://www.sae.org/content/2002-01-3309/","author":[{"family":"Miller","given":"Andrew"}],"accessed":{"date-parts":[["2024",10,28]]},"issued":{"date-parts":[["2002",12,2]]}}}],"schema":"https://github.com/citation-style-language/schema/raw/master/csl-citation.json"} </w:instrText>
      </w:r>
      <w:r w:rsidR="008418C7">
        <w:fldChar w:fldCharType="separate"/>
      </w:r>
      <w:r w:rsidR="008418C7" w:rsidRPr="008418C7">
        <w:rPr>
          <w:rFonts w:ascii="Calibri" w:hAnsi="Calibri" w:cs="Calibri"/>
          <w:sz w:val="22"/>
        </w:rPr>
        <w:t>(Miller, 2002)</w:t>
      </w:r>
      <w:r w:rsidR="008418C7">
        <w:fldChar w:fldCharType="end"/>
      </w:r>
      <w:r w:rsidR="0067110A">
        <w:t xml:space="preserve">. </w:t>
      </w:r>
      <w:r w:rsidR="00E1449B">
        <w:t>Lack of access</w:t>
      </w:r>
      <w:r w:rsidR="00A42344">
        <w:t xml:space="preserve"> </w:t>
      </w:r>
      <w:r w:rsidR="00E1449B">
        <w:t>should</w:t>
      </w:r>
      <w:r w:rsidR="00A42344">
        <w:t xml:space="preserve"> not directly affect results from test sessions but may have an adverse impact on a team</w:t>
      </w:r>
      <w:r w:rsidR="00945A49">
        <w:t>’</w:t>
      </w:r>
      <w:r w:rsidR="00A42344">
        <w:t>s ability to consistently test their vehicle.</w:t>
      </w:r>
      <w:r w:rsidR="00B61B86">
        <w:t xml:space="preserve"> At the professional level, it is more common to see teams build their own test facilities where they can perform tests </w:t>
      </w:r>
      <w:r w:rsidR="00E92BDE">
        <w:t>year-round</w:t>
      </w:r>
      <w:r w:rsidR="00B61B86">
        <w:t xml:space="preserve">. </w:t>
      </w:r>
      <w:r w:rsidR="00640EA7">
        <w:t>Constructing a shaker rig facility requires custom rooms with concrete floors which are several feet deep to isolate the violent vibrations that are outputted from the equipment.</w:t>
      </w:r>
      <w:r w:rsidR="004B6ED7">
        <w:t xml:space="preserve"> In addition, there is a significant amount of computational equipment needed to operate the actuators. </w:t>
      </w:r>
      <w:r w:rsidR="004D4A87">
        <w:t xml:space="preserve">For most teams, </w:t>
      </w:r>
      <w:r w:rsidR="00E9740A">
        <w:t>whether</w:t>
      </w:r>
      <w:r w:rsidR="004D4A87">
        <w:t xml:space="preserve"> they use a commercial facility or construct their own test rig will come down to the costs of transportation, facility commissioning, and time.</w:t>
      </w:r>
    </w:p>
    <w:p w14:paraId="404963DE" w14:textId="3483DD83" w:rsidR="00EB198B" w:rsidRDefault="00EB198B" w:rsidP="00C71949">
      <w:pPr>
        <w:ind w:firstLine="360"/>
      </w:pPr>
      <w:r>
        <w:t xml:space="preserve">There are thousands of unique setup configurations which </w:t>
      </w:r>
      <w:r w:rsidR="00E92BDE">
        <w:t>make</w:t>
      </w:r>
      <w:r>
        <w:t xml:space="preserve"> testing every option out of the picture. In Boggs’s PhD dissertation, he discusses</w:t>
      </w:r>
      <w:r w:rsidR="00134C95">
        <w:t xml:space="preserve"> implementing a system to predict shaker rig test results by building a vehicle model using experimental data </w:t>
      </w:r>
      <w:r>
        <w:fldChar w:fldCharType="begin"/>
      </w:r>
      <w:r>
        <w:instrText xml:space="preserve"> ADDIN ZOTERO_ITEM CSL_CITATION {"citationID":"GxTGYATT","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EB198B">
        <w:rPr>
          <w:rFonts w:ascii="Calibri" w:hAnsi="Calibri" w:cs="Calibri"/>
          <w:sz w:val="22"/>
        </w:rPr>
        <w:t>(Boggs, 2009)</w:t>
      </w:r>
      <w:r>
        <w:fldChar w:fldCharType="end"/>
      </w:r>
      <w:r>
        <w:t>.</w:t>
      </w:r>
      <w:r w:rsidR="00134C95">
        <w:t xml:space="preserve"> By </w:t>
      </w:r>
      <w:r w:rsidR="000A150C">
        <w:t xml:space="preserve">simulating test rig behavior, the productivity of shaker rig testing was able to be increased </w:t>
      </w:r>
      <w:r w:rsidR="000A150C">
        <w:fldChar w:fldCharType="begin"/>
      </w:r>
      <w:r w:rsidR="008418C7">
        <w:instrText xml:space="preserve"> ADDIN ZOTERO_ITEM CSL_CITATION {"citationID":"5aHIMgpW","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0A150C">
        <w:fldChar w:fldCharType="separate"/>
      </w:r>
      <w:r w:rsidR="000A150C" w:rsidRPr="00EB198B">
        <w:rPr>
          <w:rFonts w:ascii="Calibri" w:hAnsi="Calibri" w:cs="Calibri"/>
          <w:sz w:val="22"/>
        </w:rPr>
        <w:t>(Boggs, 2009)</w:t>
      </w:r>
      <w:r w:rsidR="000A150C">
        <w:fldChar w:fldCharType="end"/>
      </w:r>
      <w:r w:rsidR="000A150C">
        <w:t>.</w:t>
      </w:r>
      <w:r w:rsidR="00DC1BB9">
        <w:t xml:space="preserve"> Relevant applications of simulation included suggesting or eliminating setups to test, identifying vehicle performance tradeoffs, and identifying the sensitivity of various setup parameters of performance</w:t>
      </w:r>
      <w:r w:rsidR="00D3360A">
        <w:t xml:space="preserve"> </w:t>
      </w:r>
      <w:r w:rsidR="00D3360A">
        <w:fldChar w:fldCharType="begin"/>
      </w:r>
      <w:r w:rsidR="008418C7">
        <w:instrText xml:space="preserve"> ADDIN ZOTERO_ITEM CSL_CITATION {"citationID":"jWEZXr0n","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D3360A">
        <w:fldChar w:fldCharType="separate"/>
      </w:r>
      <w:r w:rsidR="00D3360A" w:rsidRPr="00EB198B">
        <w:rPr>
          <w:rFonts w:ascii="Calibri" w:hAnsi="Calibri" w:cs="Calibri"/>
          <w:sz w:val="22"/>
        </w:rPr>
        <w:t>(Boggs, 2009)</w:t>
      </w:r>
      <w:r w:rsidR="00D3360A">
        <w:fldChar w:fldCharType="end"/>
      </w:r>
      <w:r w:rsidR="00D3360A">
        <w:t>.</w:t>
      </w:r>
    </w:p>
    <w:p w14:paraId="1D3E03FA" w14:textId="1E0FC261" w:rsidR="008D1B49" w:rsidRDefault="00093D61" w:rsidP="00A41B2B">
      <w:r>
        <w:t xml:space="preserve">Simulating </w:t>
      </w:r>
      <w:r w:rsidR="000744BB">
        <w:t>aerodynamic loading</w:t>
      </w:r>
      <w:r>
        <w:t xml:space="preserve"> faces challenges regarding </w:t>
      </w:r>
      <w:r w:rsidR="00515FFF">
        <w:t>artificial</w:t>
      </w:r>
      <w:r>
        <w:t xml:space="preserve"> da</w:t>
      </w:r>
      <w:r w:rsidR="008B2785">
        <w:t>mping.</w:t>
      </w:r>
      <w:r w:rsidR="000744BB">
        <w:t xml:space="preserve"> Racecar Engineering discussed how </w:t>
      </w:r>
      <w:r w:rsidR="00025C1C">
        <w:t xml:space="preserve">adding actuators and restraints to the vehicles chassis creates unnatural damping throughout the testing apparatus </w:t>
      </w:r>
      <w:r w:rsidR="00025C1C">
        <w:fldChar w:fldCharType="begin"/>
      </w:r>
      <w:r w:rsidR="00025C1C">
        <w:instrText xml:space="preserve"> ADDIN ZOTERO_ITEM CSL_CITATION {"citationID":"Pnw0EMhU","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025C1C">
        <w:fldChar w:fldCharType="separate"/>
      </w:r>
      <w:r w:rsidR="00025C1C" w:rsidRPr="00025C1C">
        <w:rPr>
          <w:rFonts w:ascii="Calibri" w:hAnsi="Calibri" w:cs="Calibri"/>
        </w:rPr>
        <w:t>(“Seven-Post Rigs,” n.d.)</w:t>
      </w:r>
      <w:r w:rsidR="00025C1C">
        <w:fldChar w:fldCharType="end"/>
      </w:r>
      <w:r w:rsidR="00025C1C">
        <w:t xml:space="preserve">. Since the entire actuator system relies on a feedback loop from the car’s sensors, the inaccuracies in body motion lead to inaccuracies in test results </w:t>
      </w:r>
      <w:r w:rsidR="00025C1C">
        <w:fldChar w:fldCharType="begin"/>
      </w:r>
      <w:r w:rsidR="00025C1C">
        <w:instrText xml:space="preserve"> ADDIN ZOTERO_ITEM CSL_CITATION {"citationID":"Pnw0EMhU","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025C1C">
        <w:fldChar w:fldCharType="separate"/>
      </w:r>
      <w:r w:rsidR="00025C1C" w:rsidRPr="00025C1C">
        <w:rPr>
          <w:rFonts w:ascii="Calibri" w:hAnsi="Calibri" w:cs="Calibri"/>
        </w:rPr>
        <w:t>(“Seven-Post Rigs,” n.d.)</w:t>
      </w:r>
      <w:r w:rsidR="00025C1C">
        <w:fldChar w:fldCharType="end"/>
      </w:r>
      <w:r w:rsidR="00025C1C" w:rsidRPr="00025C1C">
        <w:rPr>
          <w:rFonts w:ascii="Calibri" w:hAnsi="Calibri" w:cs="Calibri"/>
        </w:rPr>
        <w:t>.</w:t>
      </w:r>
      <w:r w:rsidR="00025C1C">
        <w:rPr>
          <w:rFonts w:ascii="Calibri" w:hAnsi="Calibri" w:cs="Calibri"/>
        </w:rPr>
        <w:t xml:space="preserve"> </w:t>
      </w:r>
      <w:r w:rsidR="00FE63F6">
        <w:rPr>
          <w:rFonts w:ascii="Calibri" w:hAnsi="Calibri" w:cs="Calibri"/>
        </w:rPr>
        <w:t>Further development in his aero showed that by putting partially compliant linkages between the aeroloaders and chassis and introducing motion predicting feed-forward algorithms, accurate test results were achieved</w:t>
      </w:r>
      <w:r w:rsidR="00541072">
        <w:rPr>
          <w:rFonts w:ascii="Calibri" w:hAnsi="Calibri" w:cs="Calibri"/>
        </w:rPr>
        <w:t xml:space="preserve"> </w:t>
      </w:r>
      <w:r w:rsidR="00541072">
        <w:fldChar w:fldCharType="begin"/>
      </w:r>
      <w:r w:rsidR="00541072">
        <w:instrText xml:space="preserve"> ADDIN ZOTERO_ITEM CSL_CITATION {"citationID":"Pnw0EMhU","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41072">
        <w:fldChar w:fldCharType="separate"/>
      </w:r>
      <w:r w:rsidR="00541072" w:rsidRPr="00025C1C">
        <w:rPr>
          <w:rFonts w:ascii="Calibri" w:hAnsi="Calibri" w:cs="Calibri"/>
        </w:rPr>
        <w:t>(“Seven-Post Rigs,” n.d.)</w:t>
      </w:r>
      <w:r w:rsidR="00541072">
        <w:fldChar w:fldCharType="end"/>
      </w:r>
      <w:r w:rsidR="00FE63F6">
        <w:rPr>
          <w:rFonts w:ascii="Calibri" w:hAnsi="Calibri" w:cs="Calibri"/>
        </w:rPr>
        <w:t>.</w:t>
      </w:r>
      <w:r w:rsidR="00541072">
        <w:rPr>
          <w:rFonts w:ascii="Calibri" w:hAnsi="Calibri" w:cs="Calibri"/>
        </w:rPr>
        <w:t xml:space="preserve"> </w:t>
      </w:r>
      <w:r w:rsidR="004D0AA2">
        <w:rPr>
          <w:rFonts w:ascii="Calibri" w:hAnsi="Calibri" w:cs="Calibri"/>
        </w:rPr>
        <w:t xml:space="preserve">Other test inaccuracies include static tires behaving differently that rotating tires. </w:t>
      </w:r>
      <w:r w:rsidR="004D0AA2">
        <w:rPr>
          <w:rFonts w:ascii="Calibri" w:hAnsi="Calibri" w:cs="Calibri"/>
        </w:rPr>
        <w:t>This issue highlights an overarching concern which is that simulation test results still need to be validated.</w:t>
      </w:r>
    </w:p>
    <w:p w14:paraId="39B11013" w14:textId="77777777" w:rsidR="00584B1C" w:rsidRDefault="31AB8FB0" w:rsidP="006C39FA">
      <w:pPr>
        <w:pStyle w:val="Heading2"/>
      </w:pPr>
      <w:bookmarkStart w:id="48" w:name="_Toc185360079"/>
      <w:r>
        <w:t>Anticipated project outcomes and impacts</w:t>
      </w:r>
      <w:bookmarkEnd w:id="48"/>
    </w:p>
    <w:p w14:paraId="75F98ECC" w14:textId="06B42B3C" w:rsidR="000A2856" w:rsidRDefault="000717C7" w:rsidP="000203B8">
      <w:pPr>
        <w:ind w:firstLine="360"/>
      </w:pPr>
      <w:r>
        <w:t>Teams that choose to implement shaker rig testing should be able to make informed setup decisions for racing events.</w:t>
      </w:r>
      <w:r w:rsidR="00E846A2">
        <w:t xml:space="preserve"> Clemson University have provided experimental procedures that resulted in tangible setup adjustments and validation for fundamental design choices</w:t>
      </w:r>
      <w:r w:rsidR="00851B04">
        <w:t xml:space="preserve"> </w:t>
      </w:r>
      <w:r w:rsidR="00851B04">
        <w:fldChar w:fldCharType="begin"/>
      </w:r>
      <w:r w:rsidR="00851B04">
        <w:instrText xml:space="preserve"> ADDIN ZOTERO_ITEM CSL_CITATION {"citationID":"MT19xKBn","properties":{"formattedCitation":"(Miller, 2002)","plainCitation":"(Miller, 2002)","noteIndex":0},"citationItems":[{"id":257,"uris":["http://zotero.org/users/12916010/items/5C687VL9"],"itemData":{"id":257,"type":"paper-conference","abstract":"Vehicle dynamics simulation is one of the newest and most valuable technologies being applied in the racing world today. Professional designers and race teams are investing heavily to test and improve the dynamics of their suspension systems through this new technology. This paper discusses the testing of one of Clemson University’s most recent Formula SAE racecars on a seven-poster vehicle dynamics simulator; commonly known as a “shaker rig.” Testing of the current dampers using a shock dynamometer was conducted prior to testing and results are included for further support of conclusions. The body of the paper is a discussion of the setup and testing procedures involved with the dynamic simulator. The results obtained from the dynamic simulator tests are then analyzed in conjunction with the shock dynamometer results. Conclusions are formed from test results and methods for future improvements to be applied in Formula SAE racing are suggested.","DOI":"10.4271/2002-01-3309","event-title":"Motorsports Engineering Conference &amp;  Exhibition","language":"en","page":"2002-01-3309","source":"DOI.org (Crossref)","title":"Testing a Formula SAE Racecar on a Seven-Poster Vehicle Dynamics Simulator","URL":"https://www.sae.org/content/2002-01-3309/","author":[{"family":"Miller","given":"Andrew"}],"accessed":{"date-parts":[["2024",10,28]]},"issued":{"date-parts":[["2002",12,2]]}}}],"schema":"https://github.com/citation-style-language/schema/raw/master/csl-citation.json"} </w:instrText>
      </w:r>
      <w:r w:rsidR="00851B04">
        <w:fldChar w:fldCharType="separate"/>
      </w:r>
      <w:r w:rsidR="00851B04" w:rsidRPr="00851B04">
        <w:rPr>
          <w:rFonts w:ascii="Calibri" w:hAnsi="Calibri" w:cs="Calibri"/>
          <w:sz w:val="22"/>
        </w:rPr>
        <w:t xml:space="preserve">(Miller, </w:t>
      </w:r>
      <w:r w:rsidR="00851B04" w:rsidRPr="00851B04">
        <w:rPr>
          <w:rFonts w:ascii="Calibri" w:hAnsi="Calibri" w:cs="Calibri"/>
          <w:sz w:val="22"/>
        </w:rPr>
        <w:lastRenderedPageBreak/>
        <w:t>2002)</w:t>
      </w:r>
      <w:r w:rsidR="00851B04">
        <w:fldChar w:fldCharType="end"/>
      </w:r>
      <w:r w:rsidR="00E846A2">
        <w:t>.</w:t>
      </w:r>
      <w:r w:rsidR="00851B04">
        <w:t xml:space="preserve"> Kelly, et al also wrote a paper that uses data collected from the Auto Research Center of Indianapolis, IN to provide examples of frequency analysis and ride height control on a formula car </w:t>
      </w:r>
      <w:r w:rsidR="00851B04">
        <w:fldChar w:fldCharType="begin"/>
      </w:r>
      <w:r w:rsidR="00851B04">
        <w:instrText xml:space="preserve"> ADDIN ZOTERO_ITEM CSL_CITATION {"citationID":"ZfuY5nSH","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851B04">
        <w:fldChar w:fldCharType="separate"/>
      </w:r>
      <w:r w:rsidR="00851B04" w:rsidRPr="00851B04">
        <w:rPr>
          <w:rFonts w:ascii="Calibri" w:hAnsi="Calibri" w:cs="Calibri"/>
          <w:sz w:val="22"/>
        </w:rPr>
        <w:t>(Kelly et al., 2002)</w:t>
      </w:r>
      <w:r w:rsidR="00851B04">
        <w:fldChar w:fldCharType="end"/>
      </w:r>
      <w:r w:rsidR="00851B04">
        <w:t xml:space="preserve">. </w:t>
      </w:r>
      <w:r w:rsidR="007B643B">
        <w:t>There is clear evidence that the use of 7 post shaker rigs helps develop higher performing race car setups</w:t>
      </w:r>
      <w:r w:rsidR="003C161D">
        <w:t xml:space="preserve"> faster than traditional track testing</w:t>
      </w:r>
      <w:r w:rsidR="007B643B">
        <w:t>.</w:t>
      </w:r>
    </w:p>
    <w:p w14:paraId="3BD15F58" w14:textId="6A438A68" w:rsidR="00F02827" w:rsidRDefault="00E33970" w:rsidP="00F02827">
      <w:pPr>
        <w:ind w:firstLine="360"/>
      </w:pPr>
      <w:r>
        <w:t>Logistically speaking, 7-post shaker rig testing requires less travel and operating expenses than traditional track testing.</w:t>
      </w:r>
      <w:r w:rsidR="00D563FF">
        <w:t xml:space="preserve"> There are shaker rig facilities in most major regions across the United States, Europe, and Asia, where motorsports are most prevalent.</w:t>
      </w:r>
      <w:r w:rsidR="004D5E9A">
        <w:t xml:space="preserve"> The decreased necessity for track testing also decreases the risk for motorsports accidents and injuries.</w:t>
      </w:r>
      <w:r w:rsidR="00F02827">
        <w:t xml:space="preserve"> </w:t>
      </w:r>
    </w:p>
    <w:p w14:paraId="4D6928DC" w14:textId="2651DEFF" w:rsidR="00E302B5" w:rsidRPr="000A2856" w:rsidRDefault="00DE5702" w:rsidP="00FB68BD">
      <w:pPr>
        <w:ind w:firstLine="360"/>
      </w:pPr>
      <w:r>
        <w:t xml:space="preserve">The </w:t>
      </w:r>
      <w:r w:rsidR="00A07ABF">
        <w:t xml:space="preserve">impact of shaker rig technology extends beyond individual teams. </w:t>
      </w:r>
      <w:r w:rsidR="00F56E2C">
        <w:t>In r</w:t>
      </w:r>
      <w:r w:rsidR="000717C7">
        <w:t>acing series with multiple vehicle choices</w:t>
      </w:r>
      <w:r w:rsidR="00F56E2C">
        <w:t xml:space="preserve">, it is important for each car to be relatively competitive to create a fair and skill focused racing event. </w:t>
      </w:r>
      <w:r w:rsidR="002E2A34">
        <w:t xml:space="preserve">This is called field homologation. </w:t>
      </w:r>
      <w:r w:rsidR="00665F5B">
        <w:t xml:space="preserve">In series like the IMSA WeatherTech Sportscar Championship, </w:t>
      </w:r>
      <w:r w:rsidR="00DD2629">
        <w:t xml:space="preserve">GTD and GTD Pro </w:t>
      </w:r>
      <w:r w:rsidR="00665F5B">
        <w:t>teams c</w:t>
      </w:r>
      <w:r w:rsidR="00DD2629">
        <w:t>ould</w:t>
      </w:r>
      <w:r w:rsidR="00665F5B">
        <w:t xml:space="preserve"> choose from at least ten various makes and models of cars</w:t>
      </w:r>
      <w:r w:rsidR="008B1E6E">
        <w:t xml:space="preserve">, all of which follow a strict </w:t>
      </w:r>
      <w:r w:rsidR="003D64CD">
        <w:t>homologation</w:t>
      </w:r>
      <w:r w:rsidR="00DD2629">
        <w:t xml:space="preserve"> </w:t>
      </w:r>
      <w:r w:rsidR="00DD2629">
        <w:fldChar w:fldCharType="begin"/>
      </w:r>
      <w:r w:rsidR="00DD2629">
        <w:instrText xml:space="preserve"> ADDIN ZOTERO_ITEM CSL_CITATION {"citationID":"btqVwHLa","properties":{"formattedCitation":"(IMSA, 2024)","plainCitation":"(IMSA, 2024)","noteIndex":0},"citationItems":[{"id":376,"uris":["http://zotero.org/users/12916010/items/39SYHQN5"],"itemData":{"id":376,"type":"post-weblog","title":"Weathertech Sportcar Championship Results","URL":"https://www.imsa.com/weathertech/results/","author":[{"family":"IMSA","given":""}],"issued":{"date-parts":[["2024"]]}}}],"schema":"https://github.com/citation-style-language/schema/raw/master/csl-citation.json"} </w:instrText>
      </w:r>
      <w:r w:rsidR="00DD2629">
        <w:fldChar w:fldCharType="separate"/>
      </w:r>
      <w:r w:rsidR="00DD2629" w:rsidRPr="00DD2629">
        <w:rPr>
          <w:rFonts w:ascii="Calibri" w:hAnsi="Calibri" w:cs="Calibri"/>
          <w:sz w:val="22"/>
        </w:rPr>
        <w:t>(IMSA, 2024)</w:t>
      </w:r>
      <w:r w:rsidR="00DD2629">
        <w:fldChar w:fldCharType="end"/>
      </w:r>
      <w:r w:rsidR="00DD2629">
        <w:t>.</w:t>
      </w:r>
      <w:r w:rsidR="002E2A34">
        <w:t xml:space="preserve"> Since each car has been uniquely designed, </w:t>
      </w:r>
      <w:r w:rsidR="006B5847">
        <w:t>their</w:t>
      </w:r>
      <w:r w:rsidR="002E2A34">
        <w:t xml:space="preserve"> performance strengths and weaknesses need to </w:t>
      </w:r>
      <w:r w:rsidR="00E92BDE">
        <w:t>analyze</w:t>
      </w:r>
      <w:r w:rsidR="002E2A34">
        <w:t xml:space="preserve"> to determine how to effectively balance </w:t>
      </w:r>
      <w:r w:rsidR="00D406B9">
        <w:t xml:space="preserve">suspension parameters. </w:t>
      </w:r>
      <w:r w:rsidR="006B5847">
        <w:t xml:space="preserve">If sanctioning bodies such as IMSA were to employ 7-post shaker rig testing procedures, all cars would benefit from deep suspension performance analysis and therefore the ultimate potential of each car could be brought closer together. </w:t>
      </w:r>
      <w:r w:rsidR="00B75ED5">
        <w:t xml:space="preserve">This is also a situation where the addition of K&amp;C testing would be quite significant. </w:t>
      </w:r>
      <w:r w:rsidR="0020418C">
        <w:t xml:space="preserve">Since premier racing series are closely tied to the vehicle manufacturers, the deeper design changes that K&amp;C testing might suggest are not out of </w:t>
      </w:r>
      <w:r w:rsidR="00E92BDE">
        <w:t>the question</w:t>
      </w:r>
      <w:r w:rsidR="0020418C">
        <w:t>.</w:t>
      </w:r>
      <w:r w:rsidR="007A191B">
        <w:t xml:space="preserve"> Like most racing series, IMSA car designs build off the same platform until major overhauls.</w:t>
      </w:r>
      <w:r w:rsidR="002A50DD">
        <w:t xml:space="preserve"> Keeping track of both </w:t>
      </w:r>
      <w:r w:rsidR="00E92BDE">
        <w:t>7-post</w:t>
      </w:r>
      <w:r w:rsidR="002A50DD">
        <w:t xml:space="preserve"> shaker rig and K&amp;C test results would provide </w:t>
      </w:r>
      <w:r w:rsidR="004563F8">
        <w:t>IMSA</w:t>
      </w:r>
      <w:r w:rsidR="002A50DD">
        <w:t xml:space="preserve"> significant data to</w:t>
      </w:r>
      <w:r w:rsidR="004563F8">
        <w:t xml:space="preserve"> suggest homologation changes. </w:t>
      </w:r>
      <w:r w:rsidR="00F06942">
        <w:t>While individual teams are attempting to increase the performance gap between them</w:t>
      </w:r>
      <w:r w:rsidR="00355866">
        <w:t>selves</w:t>
      </w:r>
      <w:r w:rsidR="00F06942">
        <w:t xml:space="preserve"> and their competitors, series investors and fans are drawn to a more exciting racing event</w:t>
      </w:r>
      <w:r w:rsidR="00ED52B9">
        <w:t>.</w:t>
      </w:r>
    </w:p>
    <w:p w14:paraId="0DF80CE3" w14:textId="5BEE350A" w:rsidR="4D7351AA" w:rsidRDefault="4D7351AA" w:rsidP="00657BC1">
      <w:r>
        <w:br w:type="page"/>
      </w:r>
    </w:p>
    <w:p w14:paraId="1A485BCE" w14:textId="0CAF9D78" w:rsidR="00E7183E" w:rsidRDefault="00584B1C" w:rsidP="00D51A67">
      <w:pPr>
        <w:pStyle w:val="Heading1"/>
      </w:pPr>
      <w:bookmarkStart w:id="49" w:name="_Toc185360080"/>
      <w:r>
        <w:lastRenderedPageBreak/>
        <w:t>References</w:t>
      </w:r>
      <w:bookmarkEnd w:id="49"/>
    </w:p>
    <w:p w14:paraId="0A537D80" w14:textId="77777777" w:rsidR="00E202A3" w:rsidRPr="00E202A3" w:rsidRDefault="00E202A3" w:rsidP="00E202A3"/>
    <w:p w14:paraId="3B3BAC94" w14:textId="77777777" w:rsidR="00025C1C" w:rsidRPr="00025C1C" w:rsidRDefault="00E7183E" w:rsidP="00025C1C">
      <w:pPr>
        <w:pStyle w:val="Bibliography"/>
        <w:rPr>
          <w:rFonts w:ascii="Calibri" w:hAnsi="Calibri" w:cs="Calibri"/>
          <w:sz w:val="22"/>
        </w:rPr>
      </w:pPr>
      <w:r>
        <w:fldChar w:fldCharType="begin"/>
      </w:r>
      <w:r w:rsidR="007876B0">
        <w:instrText xml:space="preserve"> ADDIN ZOTERO_BIBL {"uncited":[],"omitted":[],"custom":[]} CSL_BIBLIOGRAPHY </w:instrText>
      </w:r>
      <w:r>
        <w:fldChar w:fldCharType="separate"/>
      </w:r>
      <w:r w:rsidR="00025C1C" w:rsidRPr="00025C1C">
        <w:rPr>
          <w:rFonts w:ascii="Calibri" w:hAnsi="Calibri" w:cs="Calibri"/>
          <w:sz w:val="22"/>
        </w:rPr>
        <w:t xml:space="preserve">Bennett, L. J. (2012). Ride and Handling Assessment of Vehicles Using Four-post Rig Testing and Simulation. </w:t>
      </w:r>
      <w:r w:rsidR="00025C1C" w:rsidRPr="00025C1C">
        <w:rPr>
          <w:rFonts w:ascii="Calibri" w:hAnsi="Calibri" w:cs="Calibri"/>
          <w:i/>
          <w:iCs/>
          <w:sz w:val="22"/>
        </w:rPr>
        <w:t>Oxford Brookes University</w:t>
      </w:r>
      <w:r w:rsidR="00025C1C" w:rsidRPr="00025C1C">
        <w:rPr>
          <w:rFonts w:ascii="Calibri" w:hAnsi="Calibri" w:cs="Calibri"/>
          <w:sz w:val="22"/>
        </w:rPr>
        <w:t>.</w:t>
      </w:r>
    </w:p>
    <w:p w14:paraId="7B587883"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Best, T., Neads, S. J., Whitehead, J. P., &amp; Willows, I. R. (1997). </w:t>
      </w:r>
      <w:r w:rsidRPr="00025C1C">
        <w:rPr>
          <w:rFonts w:ascii="Calibri" w:hAnsi="Calibri" w:cs="Calibri"/>
          <w:i/>
          <w:iCs/>
          <w:sz w:val="22"/>
        </w:rPr>
        <w:t>Design and Operation of a New Vehicle Suspension Kinematics and Compliance Facility</w:t>
      </w:r>
      <w:r w:rsidRPr="00025C1C">
        <w:rPr>
          <w:rFonts w:ascii="Calibri" w:hAnsi="Calibri" w:cs="Calibri"/>
          <w:sz w:val="22"/>
        </w:rPr>
        <w:t>. 970096. https://doi.org/10.4271/970096</w:t>
      </w:r>
    </w:p>
    <w:p w14:paraId="0C143620"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Boggs, C. M. (2009). </w:t>
      </w:r>
      <w:r w:rsidRPr="00025C1C">
        <w:rPr>
          <w:rFonts w:ascii="Calibri" w:hAnsi="Calibri" w:cs="Calibri"/>
          <w:i/>
          <w:iCs/>
          <w:sz w:val="22"/>
        </w:rPr>
        <w:t>The Use of Simulation to Expedite Experimental Investigations of the Effect of High-Performance Shock Absorbers</w:t>
      </w:r>
      <w:r w:rsidRPr="00025C1C">
        <w:rPr>
          <w:rFonts w:ascii="Calibri" w:hAnsi="Calibri" w:cs="Calibri"/>
          <w:sz w:val="22"/>
        </w:rPr>
        <w:t>. https://vtechworks.lib.vt.edu/handle/10919/26108</w:t>
      </w:r>
    </w:p>
    <w:p w14:paraId="7E6D18E7"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Dodds, C. J., &amp; Plummer, A. R. (2001). </w:t>
      </w:r>
      <w:r w:rsidRPr="00025C1C">
        <w:rPr>
          <w:rFonts w:ascii="Calibri" w:hAnsi="Calibri" w:cs="Calibri"/>
          <w:i/>
          <w:iCs/>
          <w:sz w:val="22"/>
        </w:rPr>
        <w:t>Laboratory Road Simulation for Full Vehicle Testing: A Review</w:t>
      </w:r>
      <w:r w:rsidRPr="00025C1C">
        <w:rPr>
          <w:rFonts w:ascii="Calibri" w:hAnsi="Calibri" w:cs="Calibri"/>
          <w:sz w:val="22"/>
        </w:rPr>
        <w:t>. 2001-26–0047. https://doi.org/10.4271/2001-26-0047</w:t>
      </w:r>
    </w:p>
    <w:p w14:paraId="3A61475C"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G, V., &amp; M, M. (2002). </w:t>
      </w:r>
      <w:r w:rsidRPr="00025C1C">
        <w:rPr>
          <w:rFonts w:ascii="Calibri" w:hAnsi="Calibri" w:cs="Calibri"/>
          <w:i/>
          <w:iCs/>
          <w:sz w:val="22"/>
        </w:rPr>
        <w:t xml:space="preserve">Vehicle Suspension </w:t>
      </w:r>
      <w:proofErr w:type="spellStart"/>
      <w:r w:rsidRPr="00025C1C">
        <w:rPr>
          <w:rFonts w:ascii="Calibri" w:hAnsi="Calibri" w:cs="Calibri"/>
          <w:i/>
          <w:iCs/>
          <w:sz w:val="22"/>
        </w:rPr>
        <w:t>Characterisation</w:t>
      </w:r>
      <w:proofErr w:type="spellEnd"/>
      <w:r w:rsidRPr="00025C1C">
        <w:rPr>
          <w:rFonts w:ascii="Calibri" w:hAnsi="Calibri" w:cs="Calibri"/>
          <w:i/>
          <w:iCs/>
          <w:sz w:val="22"/>
        </w:rPr>
        <w:t xml:space="preserve"> By Using Road Simulation on a 4-Poster Test Rig</w:t>
      </w:r>
      <w:r w:rsidRPr="00025C1C">
        <w:rPr>
          <w:rFonts w:ascii="Calibri" w:hAnsi="Calibri" w:cs="Calibri"/>
          <w:sz w:val="22"/>
        </w:rPr>
        <w:t>. 63–70.</w:t>
      </w:r>
    </w:p>
    <w:p w14:paraId="40FB6E90" w14:textId="77777777" w:rsidR="00025C1C" w:rsidRPr="00025C1C" w:rsidRDefault="00025C1C" w:rsidP="00025C1C">
      <w:pPr>
        <w:pStyle w:val="Bibliography"/>
        <w:rPr>
          <w:rFonts w:ascii="Calibri" w:hAnsi="Calibri" w:cs="Calibri"/>
          <w:sz w:val="22"/>
        </w:rPr>
      </w:pPr>
      <w:proofErr w:type="spellStart"/>
      <w:r w:rsidRPr="00025C1C">
        <w:rPr>
          <w:rFonts w:ascii="Calibri" w:hAnsi="Calibri" w:cs="Calibri"/>
          <w:sz w:val="22"/>
        </w:rPr>
        <w:t>Gelotte</w:t>
      </w:r>
      <w:proofErr w:type="spellEnd"/>
      <w:r w:rsidRPr="00025C1C">
        <w:rPr>
          <w:rFonts w:ascii="Calibri" w:hAnsi="Calibri" w:cs="Calibri"/>
          <w:sz w:val="22"/>
        </w:rPr>
        <w:t xml:space="preserve">, E. (n.d.). </w:t>
      </w:r>
      <w:proofErr w:type="spellStart"/>
      <w:r w:rsidRPr="00025C1C">
        <w:rPr>
          <w:rFonts w:ascii="Calibri" w:hAnsi="Calibri" w:cs="Calibri"/>
          <w:i/>
          <w:iCs/>
          <w:sz w:val="22"/>
        </w:rPr>
        <w:t>Develompment</w:t>
      </w:r>
      <w:proofErr w:type="spellEnd"/>
      <w:r w:rsidRPr="00025C1C">
        <w:rPr>
          <w:rFonts w:ascii="Calibri" w:hAnsi="Calibri" w:cs="Calibri"/>
          <w:i/>
          <w:iCs/>
          <w:sz w:val="22"/>
        </w:rPr>
        <w:t xml:space="preserve"> of software that can predict damper curves on shock absorbers</w:t>
      </w:r>
      <w:r w:rsidRPr="00025C1C">
        <w:rPr>
          <w:rFonts w:ascii="Calibri" w:hAnsi="Calibri" w:cs="Calibri"/>
          <w:sz w:val="22"/>
        </w:rPr>
        <w:t>.</w:t>
      </w:r>
    </w:p>
    <w:p w14:paraId="08CD5180"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IMSA. (2024). </w:t>
      </w:r>
      <w:proofErr w:type="spellStart"/>
      <w:r w:rsidRPr="00025C1C">
        <w:rPr>
          <w:rFonts w:ascii="Calibri" w:hAnsi="Calibri" w:cs="Calibri"/>
          <w:i/>
          <w:iCs/>
          <w:sz w:val="22"/>
        </w:rPr>
        <w:t>Weathertech</w:t>
      </w:r>
      <w:proofErr w:type="spellEnd"/>
      <w:r w:rsidRPr="00025C1C">
        <w:rPr>
          <w:rFonts w:ascii="Calibri" w:hAnsi="Calibri" w:cs="Calibri"/>
          <w:i/>
          <w:iCs/>
          <w:sz w:val="22"/>
        </w:rPr>
        <w:t xml:space="preserve"> </w:t>
      </w:r>
      <w:proofErr w:type="spellStart"/>
      <w:r w:rsidRPr="00025C1C">
        <w:rPr>
          <w:rFonts w:ascii="Calibri" w:hAnsi="Calibri" w:cs="Calibri"/>
          <w:i/>
          <w:iCs/>
          <w:sz w:val="22"/>
        </w:rPr>
        <w:t>Sportcar</w:t>
      </w:r>
      <w:proofErr w:type="spellEnd"/>
      <w:r w:rsidRPr="00025C1C">
        <w:rPr>
          <w:rFonts w:ascii="Calibri" w:hAnsi="Calibri" w:cs="Calibri"/>
          <w:i/>
          <w:iCs/>
          <w:sz w:val="22"/>
        </w:rPr>
        <w:t xml:space="preserve"> Championship Results</w:t>
      </w:r>
      <w:r w:rsidRPr="00025C1C">
        <w:rPr>
          <w:rFonts w:ascii="Calibri" w:hAnsi="Calibri" w:cs="Calibri"/>
          <w:sz w:val="22"/>
        </w:rPr>
        <w:t>. https://www.imsa.com/weathertech/results/</w:t>
      </w:r>
    </w:p>
    <w:p w14:paraId="47BC3E0B"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Jing, L., Wu, L., Li, X., &amp; Zhang, Y. (2017). Study on kinematic and compliance test of suspension. </w:t>
      </w:r>
      <w:r w:rsidRPr="00025C1C">
        <w:rPr>
          <w:rFonts w:ascii="Calibri" w:hAnsi="Calibri" w:cs="Calibri"/>
          <w:i/>
          <w:iCs/>
          <w:sz w:val="22"/>
        </w:rPr>
        <w:t>IOP Conference Series: Materials Science and Engineering</w:t>
      </w:r>
      <w:r w:rsidRPr="00025C1C">
        <w:rPr>
          <w:rFonts w:ascii="Calibri" w:hAnsi="Calibri" w:cs="Calibri"/>
          <w:sz w:val="22"/>
        </w:rPr>
        <w:t xml:space="preserve">, </w:t>
      </w:r>
      <w:r w:rsidRPr="00025C1C">
        <w:rPr>
          <w:rFonts w:ascii="Calibri" w:hAnsi="Calibri" w:cs="Calibri"/>
          <w:i/>
          <w:iCs/>
          <w:sz w:val="22"/>
        </w:rPr>
        <w:t>231</w:t>
      </w:r>
      <w:r w:rsidRPr="00025C1C">
        <w:rPr>
          <w:rFonts w:ascii="Calibri" w:hAnsi="Calibri" w:cs="Calibri"/>
          <w:sz w:val="22"/>
        </w:rPr>
        <w:t>, 012186. https://doi.org/10.1088/1757-899X/231/1/012186</w:t>
      </w:r>
    </w:p>
    <w:p w14:paraId="1BA4FBB9"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Kelly, J., Kowalczyk, H., &amp; Oral, H. A. (2002). </w:t>
      </w:r>
      <w:r w:rsidRPr="00025C1C">
        <w:rPr>
          <w:rFonts w:ascii="Calibri" w:hAnsi="Calibri" w:cs="Calibri"/>
          <w:i/>
          <w:iCs/>
          <w:sz w:val="22"/>
        </w:rPr>
        <w:t>Track Simulation and Vehicle Characterization with 7 Post Testing</w:t>
      </w:r>
      <w:r w:rsidRPr="00025C1C">
        <w:rPr>
          <w:rFonts w:ascii="Calibri" w:hAnsi="Calibri" w:cs="Calibri"/>
          <w:sz w:val="22"/>
        </w:rPr>
        <w:t>. 2002-01–3307. https://doi.org/10.4271/2002-01-3307</w:t>
      </w:r>
    </w:p>
    <w:p w14:paraId="2359A5E0"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Miller, A. (2002). </w:t>
      </w:r>
      <w:r w:rsidRPr="00025C1C">
        <w:rPr>
          <w:rFonts w:ascii="Calibri" w:hAnsi="Calibri" w:cs="Calibri"/>
          <w:i/>
          <w:iCs/>
          <w:sz w:val="22"/>
        </w:rPr>
        <w:t>Testing a Formula SAE Racecar on a Seven-Poster Vehicle Dynamics Simulator</w:t>
      </w:r>
      <w:r w:rsidRPr="00025C1C">
        <w:rPr>
          <w:rFonts w:ascii="Calibri" w:hAnsi="Calibri" w:cs="Calibri"/>
          <w:sz w:val="22"/>
        </w:rPr>
        <w:t>. 2002-01–3309. https://doi.org/10.4271/2002-01-3309</w:t>
      </w:r>
    </w:p>
    <w:p w14:paraId="413D48A8"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Penske Racing Shocks. (n.d.). </w:t>
      </w:r>
      <w:r w:rsidRPr="00025C1C">
        <w:rPr>
          <w:rFonts w:ascii="Calibri" w:hAnsi="Calibri" w:cs="Calibri"/>
          <w:i/>
          <w:iCs/>
          <w:sz w:val="22"/>
        </w:rPr>
        <w:t>How to Read a Shock Dyno Graph</w:t>
      </w:r>
      <w:r w:rsidRPr="00025C1C">
        <w:rPr>
          <w:rFonts w:ascii="Calibri" w:hAnsi="Calibri" w:cs="Calibri"/>
          <w:sz w:val="22"/>
        </w:rPr>
        <w:t>.</w:t>
      </w:r>
    </w:p>
    <w:p w14:paraId="67193D68"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Segers, J. (2014). </w:t>
      </w:r>
      <w:r w:rsidRPr="00025C1C">
        <w:rPr>
          <w:rFonts w:ascii="Calibri" w:hAnsi="Calibri" w:cs="Calibri"/>
          <w:i/>
          <w:iCs/>
          <w:sz w:val="22"/>
        </w:rPr>
        <w:t>Analysis Techniques for Racecar Data Acquisition—Second Edition</w:t>
      </w:r>
      <w:r w:rsidRPr="00025C1C">
        <w:rPr>
          <w:rFonts w:ascii="Calibri" w:hAnsi="Calibri" w:cs="Calibri"/>
          <w:sz w:val="22"/>
        </w:rPr>
        <w:t>. SAE International. https://doi.org/10.4271/R-408</w:t>
      </w:r>
    </w:p>
    <w:p w14:paraId="4E559998"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lastRenderedPageBreak/>
        <w:t xml:space="preserve">Seven-post Rigs. (n.d.). </w:t>
      </w:r>
      <w:r w:rsidRPr="00025C1C">
        <w:rPr>
          <w:rFonts w:ascii="Calibri" w:hAnsi="Calibri" w:cs="Calibri"/>
          <w:i/>
          <w:iCs/>
          <w:sz w:val="22"/>
        </w:rPr>
        <w:t>Racecar Engineering</w:t>
      </w:r>
      <w:r w:rsidRPr="00025C1C">
        <w:rPr>
          <w:rFonts w:ascii="Calibri" w:hAnsi="Calibri" w:cs="Calibri"/>
          <w:sz w:val="22"/>
        </w:rPr>
        <w:t>.</w:t>
      </w:r>
    </w:p>
    <w:p w14:paraId="44F23BC1"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Smith, C. (1978). </w:t>
      </w:r>
      <w:r w:rsidRPr="00025C1C">
        <w:rPr>
          <w:rFonts w:ascii="Calibri" w:hAnsi="Calibri" w:cs="Calibri"/>
          <w:i/>
          <w:iCs/>
          <w:sz w:val="22"/>
        </w:rPr>
        <w:t>Tune to Win</w:t>
      </w:r>
      <w:r w:rsidRPr="00025C1C">
        <w:rPr>
          <w:rFonts w:ascii="Calibri" w:hAnsi="Calibri" w:cs="Calibri"/>
          <w:sz w:val="22"/>
        </w:rPr>
        <w:t>.</w:t>
      </w:r>
    </w:p>
    <w:p w14:paraId="1BEB254B"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Zhang, H., Feng, G., Wang, H., Gu, F., &amp; Sinha, J. K. (Eds.). (2023). </w:t>
      </w:r>
      <w:r w:rsidRPr="00025C1C">
        <w:rPr>
          <w:rFonts w:ascii="Calibri" w:hAnsi="Calibri" w:cs="Calibri"/>
          <w:i/>
          <w:iCs/>
          <w:sz w:val="22"/>
        </w:rPr>
        <w:t xml:space="preserve">Proceedings of </w:t>
      </w:r>
      <w:proofErr w:type="spellStart"/>
      <w:r w:rsidRPr="00025C1C">
        <w:rPr>
          <w:rFonts w:ascii="Calibri" w:hAnsi="Calibri" w:cs="Calibri"/>
          <w:i/>
          <w:iCs/>
          <w:sz w:val="22"/>
        </w:rPr>
        <w:t>IncoME</w:t>
      </w:r>
      <w:proofErr w:type="spellEnd"/>
      <w:r w:rsidRPr="00025C1C">
        <w:rPr>
          <w:rFonts w:ascii="Calibri" w:hAnsi="Calibri" w:cs="Calibri"/>
          <w:i/>
          <w:iCs/>
          <w:sz w:val="22"/>
        </w:rPr>
        <w:t>-VI and TEPEN 2021: Performance Engineering and Maintenance Engineering</w:t>
      </w:r>
      <w:r w:rsidRPr="00025C1C">
        <w:rPr>
          <w:rFonts w:ascii="Calibri" w:hAnsi="Calibri" w:cs="Calibri"/>
          <w:sz w:val="22"/>
        </w:rPr>
        <w:t xml:space="preserve"> (Vol. 117). Springer International Publishing. https://doi.org/10.1007/978-3-030-99075-6</w:t>
      </w:r>
    </w:p>
    <w:p w14:paraId="09F64EC6" w14:textId="06F269FE" w:rsidR="00E7183E" w:rsidRPr="00E7183E" w:rsidRDefault="00E7183E" w:rsidP="00E7183E">
      <w:r>
        <w:fldChar w:fldCharType="end"/>
      </w:r>
    </w:p>
    <w:sectPr w:rsidR="00E7183E" w:rsidRPr="00E7183E" w:rsidSect="00E31828">
      <w:footerReference w:type="default" r:id="rId30"/>
      <w:footerReference w:type="first" r:id="rId31"/>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7" w:author="Jakob Werle" w:date="2024-11-23T22:10:00Z" w:initials="JW">
    <w:p w14:paraId="751EBEDA" w14:textId="77777777" w:rsidR="00787F50" w:rsidRDefault="00787F50" w:rsidP="00787F50">
      <w:pPr>
        <w:pStyle w:val="CommentText"/>
      </w:pPr>
      <w:r>
        <w:rPr>
          <w:rStyle w:val="CommentReference"/>
        </w:rPr>
        <w:annotationRef/>
      </w:r>
      <w:r>
        <w:t>Maybe the whole shock dyno section can be summarized into an example while more broadly introducing component level lab testing. Some details regarding dampers can be moved to “stem fundament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51EBE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D0B72F" w16cex:dateUtc="2024-11-24T0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51EBEDA" w16cid:durableId="64D0B7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F88E4B" w14:textId="77777777" w:rsidR="009D7DAF" w:rsidRDefault="009D7DAF" w:rsidP="002F21F1">
      <w:pPr>
        <w:spacing w:after="0" w:line="240" w:lineRule="auto"/>
      </w:pPr>
      <w:r>
        <w:separator/>
      </w:r>
    </w:p>
  </w:endnote>
  <w:endnote w:type="continuationSeparator" w:id="0">
    <w:p w14:paraId="636E3D2F" w14:textId="77777777" w:rsidR="009D7DAF" w:rsidRDefault="009D7DAF"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CBB4EE" w14:textId="523848D5" w:rsidR="00BE4B17" w:rsidRDefault="00BE4B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EECCBB" w14:textId="77777777" w:rsidR="009D7DAF" w:rsidRDefault="009D7DAF" w:rsidP="002F21F1">
      <w:pPr>
        <w:spacing w:after="0" w:line="240" w:lineRule="auto"/>
      </w:pPr>
      <w:r>
        <w:separator/>
      </w:r>
    </w:p>
  </w:footnote>
  <w:footnote w:type="continuationSeparator" w:id="0">
    <w:p w14:paraId="0513D227" w14:textId="77777777" w:rsidR="009D7DAF" w:rsidRDefault="009D7DAF"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5B2322"/>
    <w:multiLevelType w:val="hybridMultilevel"/>
    <w:tmpl w:val="23D05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4" w15:restartNumberingAfterBreak="0">
    <w:nsid w:val="40CD4432"/>
    <w:multiLevelType w:val="hybridMultilevel"/>
    <w:tmpl w:val="A6E64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D55ADD"/>
    <w:multiLevelType w:val="hybridMultilevel"/>
    <w:tmpl w:val="06764388"/>
    <w:lvl w:ilvl="0" w:tplc="B14883F0">
      <w:start w:val="7"/>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3"/>
  </w:num>
  <w:num w:numId="2" w16cid:durableId="1304848933">
    <w:abstractNumId w:val="5"/>
  </w:num>
  <w:num w:numId="3" w16cid:durableId="1991670832">
    <w:abstractNumId w:val="7"/>
  </w:num>
  <w:num w:numId="4" w16cid:durableId="1516336954">
    <w:abstractNumId w:val="0"/>
  </w:num>
  <w:num w:numId="5" w16cid:durableId="1412921032">
    <w:abstractNumId w:val="2"/>
  </w:num>
  <w:num w:numId="6" w16cid:durableId="453060015">
    <w:abstractNumId w:val="6"/>
  </w:num>
  <w:num w:numId="7" w16cid:durableId="754664304">
    <w:abstractNumId w:val="4"/>
  </w:num>
  <w:num w:numId="8" w16cid:durableId="71697728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36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03E30"/>
    <w:rsid w:val="00012420"/>
    <w:rsid w:val="000202CD"/>
    <w:rsid w:val="000203B8"/>
    <w:rsid w:val="00020783"/>
    <w:rsid w:val="00025C1C"/>
    <w:rsid w:val="0003027A"/>
    <w:rsid w:val="00030A07"/>
    <w:rsid w:val="000312AA"/>
    <w:rsid w:val="00031424"/>
    <w:rsid w:val="00031872"/>
    <w:rsid w:val="00031A26"/>
    <w:rsid w:val="00034BCF"/>
    <w:rsid w:val="000350E9"/>
    <w:rsid w:val="000424A2"/>
    <w:rsid w:val="000433E5"/>
    <w:rsid w:val="000463C2"/>
    <w:rsid w:val="000463DE"/>
    <w:rsid w:val="000464B0"/>
    <w:rsid w:val="00046B02"/>
    <w:rsid w:val="000516F5"/>
    <w:rsid w:val="000519D5"/>
    <w:rsid w:val="000569BE"/>
    <w:rsid w:val="000610A9"/>
    <w:rsid w:val="00061CD0"/>
    <w:rsid w:val="00064BE8"/>
    <w:rsid w:val="000674B0"/>
    <w:rsid w:val="000717C7"/>
    <w:rsid w:val="000744BB"/>
    <w:rsid w:val="00081251"/>
    <w:rsid w:val="000815F2"/>
    <w:rsid w:val="00082138"/>
    <w:rsid w:val="000825D4"/>
    <w:rsid w:val="00085BF5"/>
    <w:rsid w:val="00093228"/>
    <w:rsid w:val="00093D61"/>
    <w:rsid w:val="0009488E"/>
    <w:rsid w:val="00095259"/>
    <w:rsid w:val="00096794"/>
    <w:rsid w:val="00096DD3"/>
    <w:rsid w:val="000A0ECD"/>
    <w:rsid w:val="000A10E1"/>
    <w:rsid w:val="000A150C"/>
    <w:rsid w:val="000A1E66"/>
    <w:rsid w:val="000A2856"/>
    <w:rsid w:val="000A3D6E"/>
    <w:rsid w:val="000A6D8E"/>
    <w:rsid w:val="000C01C6"/>
    <w:rsid w:val="000C1F86"/>
    <w:rsid w:val="000C4D3C"/>
    <w:rsid w:val="000C6594"/>
    <w:rsid w:val="000D7E20"/>
    <w:rsid w:val="000E03F5"/>
    <w:rsid w:val="000E4BF2"/>
    <w:rsid w:val="000F3678"/>
    <w:rsid w:val="000F4F60"/>
    <w:rsid w:val="000F553E"/>
    <w:rsid w:val="000F76AB"/>
    <w:rsid w:val="000F78E3"/>
    <w:rsid w:val="001055F2"/>
    <w:rsid w:val="001077AE"/>
    <w:rsid w:val="00107C8D"/>
    <w:rsid w:val="00111299"/>
    <w:rsid w:val="00111C32"/>
    <w:rsid w:val="0011417D"/>
    <w:rsid w:val="001156C6"/>
    <w:rsid w:val="001179CB"/>
    <w:rsid w:val="001202F6"/>
    <w:rsid w:val="00121F99"/>
    <w:rsid w:val="00126F3E"/>
    <w:rsid w:val="0013154B"/>
    <w:rsid w:val="001339E3"/>
    <w:rsid w:val="00134C95"/>
    <w:rsid w:val="0013744D"/>
    <w:rsid w:val="00137EF6"/>
    <w:rsid w:val="00140FB2"/>
    <w:rsid w:val="00141AAE"/>
    <w:rsid w:val="001439CD"/>
    <w:rsid w:val="0014572B"/>
    <w:rsid w:val="00146F9B"/>
    <w:rsid w:val="001576A0"/>
    <w:rsid w:val="00160592"/>
    <w:rsid w:val="00160FAE"/>
    <w:rsid w:val="00161B96"/>
    <w:rsid w:val="0016643E"/>
    <w:rsid w:val="00166ACD"/>
    <w:rsid w:val="00166EEA"/>
    <w:rsid w:val="00171C2B"/>
    <w:rsid w:val="0017406A"/>
    <w:rsid w:val="00180785"/>
    <w:rsid w:val="00180CB5"/>
    <w:rsid w:val="00185EC0"/>
    <w:rsid w:val="0019134D"/>
    <w:rsid w:val="00194FCF"/>
    <w:rsid w:val="001A098B"/>
    <w:rsid w:val="001A454E"/>
    <w:rsid w:val="001B1A21"/>
    <w:rsid w:val="001B543B"/>
    <w:rsid w:val="001B66FB"/>
    <w:rsid w:val="001C3A71"/>
    <w:rsid w:val="001C5B51"/>
    <w:rsid w:val="001D3BEE"/>
    <w:rsid w:val="001D3CE3"/>
    <w:rsid w:val="001D4AF0"/>
    <w:rsid w:val="001D5149"/>
    <w:rsid w:val="001D6695"/>
    <w:rsid w:val="001F2028"/>
    <w:rsid w:val="001F4963"/>
    <w:rsid w:val="001F756B"/>
    <w:rsid w:val="00200D25"/>
    <w:rsid w:val="00200F70"/>
    <w:rsid w:val="00201338"/>
    <w:rsid w:val="00201809"/>
    <w:rsid w:val="0020418C"/>
    <w:rsid w:val="0020505F"/>
    <w:rsid w:val="002113DB"/>
    <w:rsid w:val="00211AED"/>
    <w:rsid w:val="0022281A"/>
    <w:rsid w:val="00226CAF"/>
    <w:rsid w:val="00230A53"/>
    <w:rsid w:val="002336D7"/>
    <w:rsid w:val="002416C5"/>
    <w:rsid w:val="00243DE6"/>
    <w:rsid w:val="0025356E"/>
    <w:rsid w:val="0025595B"/>
    <w:rsid w:val="00256A8F"/>
    <w:rsid w:val="00260712"/>
    <w:rsid w:val="00272575"/>
    <w:rsid w:val="00277090"/>
    <w:rsid w:val="00282C0B"/>
    <w:rsid w:val="00282FA2"/>
    <w:rsid w:val="00287643"/>
    <w:rsid w:val="00292FB1"/>
    <w:rsid w:val="00295668"/>
    <w:rsid w:val="00295FD1"/>
    <w:rsid w:val="00297D41"/>
    <w:rsid w:val="002A0DC8"/>
    <w:rsid w:val="002A2236"/>
    <w:rsid w:val="002A2C64"/>
    <w:rsid w:val="002A50DD"/>
    <w:rsid w:val="002A50E8"/>
    <w:rsid w:val="002A546E"/>
    <w:rsid w:val="002A64A4"/>
    <w:rsid w:val="002A69D2"/>
    <w:rsid w:val="002A7EA3"/>
    <w:rsid w:val="002B3796"/>
    <w:rsid w:val="002B5CB7"/>
    <w:rsid w:val="002B7C63"/>
    <w:rsid w:val="002B7CFC"/>
    <w:rsid w:val="002C0BB5"/>
    <w:rsid w:val="002C1ED9"/>
    <w:rsid w:val="002C58F1"/>
    <w:rsid w:val="002D1348"/>
    <w:rsid w:val="002D286A"/>
    <w:rsid w:val="002D7AE5"/>
    <w:rsid w:val="002E2A34"/>
    <w:rsid w:val="002E3820"/>
    <w:rsid w:val="002E4F78"/>
    <w:rsid w:val="002E642F"/>
    <w:rsid w:val="002F21F1"/>
    <w:rsid w:val="002F24A9"/>
    <w:rsid w:val="002F479D"/>
    <w:rsid w:val="00300676"/>
    <w:rsid w:val="00303C80"/>
    <w:rsid w:val="00303D91"/>
    <w:rsid w:val="0030587F"/>
    <w:rsid w:val="003136B1"/>
    <w:rsid w:val="00320AAA"/>
    <w:rsid w:val="00320B9B"/>
    <w:rsid w:val="003223D3"/>
    <w:rsid w:val="003233AD"/>
    <w:rsid w:val="00334EFA"/>
    <w:rsid w:val="0034658A"/>
    <w:rsid w:val="0034754B"/>
    <w:rsid w:val="00350D12"/>
    <w:rsid w:val="00355866"/>
    <w:rsid w:val="00361B29"/>
    <w:rsid w:val="00362A6B"/>
    <w:rsid w:val="00363048"/>
    <w:rsid w:val="0036426C"/>
    <w:rsid w:val="00364EB3"/>
    <w:rsid w:val="003672FE"/>
    <w:rsid w:val="00373939"/>
    <w:rsid w:val="00375F02"/>
    <w:rsid w:val="0037745E"/>
    <w:rsid w:val="003906C9"/>
    <w:rsid w:val="00392D69"/>
    <w:rsid w:val="003A63EF"/>
    <w:rsid w:val="003A77B0"/>
    <w:rsid w:val="003B086C"/>
    <w:rsid w:val="003B222D"/>
    <w:rsid w:val="003C0D35"/>
    <w:rsid w:val="003C161D"/>
    <w:rsid w:val="003C20F1"/>
    <w:rsid w:val="003C3628"/>
    <w:rsid w:val="003D185B"/>
    <w:rsid w:val="003D2BBD"/>
    <w:rsid w:val="003D64CD"/>
    <w:rsid w:val="003E4C0F"/>
    <w:rsid w:val="00400A49"/>
    <w:rsid w:val="00400BD1"/>
    <w:rsid w:val="0040313C"/>
    <w:rsid w:val="0040666A"/>
    <w:rsid w:val="00407C5E"/>
    <w:rsid w:val="0041033E"/>
    <w:rsid w:val="00420F3F"/>
    <w:rsid w:val="00426886"/>
    <w:rsid w:val="00426E2B"/>
    <w:rsid w:val="0042738B"/>
    <w:rsid w:val="00430031"/>
    <w:rsid w:val="00431C5F"/>
    <w:rsid w:val="00432231"/>
    <w:rsid w:val="004327D9"/>
    <w:rsid w:val="00432872"/>
    <w:rsid w:val="00432C56"/>
    <w:rsid w:val="00435598"/>
    <w:rsid w:val="00437F5E"/>
    <w:rsid w:val="004448DC"/>
    <w:rsid w:val="004537AE"/>
    <w:rsid w:val="004563F8"/>
    <w:rsid w:val="00457F45"/>
    <w:rsid w:val="0046066A"/>
    <w:rsid w:val="004639DC"/>
    <w:rsid w:val="00464525"/>
    <w:rsid w:val="004653D1"/>
    <w:rsid w:val="00465B9C"/>
    <w:rsid w:val="00474852"/>
    <w:rsid w:val="0047590E"/>
    <w:rsid w:val="00477B95"/>
    <w:rsid w:val="00480923"/>
    <w:rsid w:val="00481A57"/>
    <w:rsid w:val="004975C7"/>
    <w:rsid w:val="00497F0F"/>
    <w:rsid w:val="004A4699"/>
    <w:rsid w:val="004A4D27"/>
    <w:rsid w:val="004B4E20"/>
    <w:rsid w:val="004B6ED7"/>
    <w:rsid w:val="004C124B"/>
    <w:rsid w:val="004C45D4"/>
    <w:rsid w:val="004D0AA2"/>
    <w:rsid w:val="004D1F56"/>
    <w:rsid w:val="004D4A87"/>
    <w:rsid w:val="004D52A1"/>
    <w:rsid w:val="004D5E9A"/>
    <w:rsid w:val="004D6E40"/>
    <w:rsid w:val="004E5F0C"/>
    <w:rsid w:val="004F0BB5"/>
    <w:rsid w:val="004F35AB"/>
    <w:rsid w:val="004F4A41"/>
    <w:rsid w:val="004F70A2"/>
    <w:rsid w:val="0050099F"/>
    <w:rsid w:val="0050788B"/>
    <w:rsid w:val="00507BF2"/>
    <w:rsid w:val="00510268"/>
    <w:rsid w:val="0051275B"/>
    <w:rsid w:val="00513493"/>
    <w:rsid w:val="00515855"/>
    <w:rsid w:val="00515FFF"/>
    <w:rsid w:val="00516571"/>
    <w:rsid w:val="00517DC9"/>
    <w:rsid w:val="0052774C"/>
    <w:rsid w:val="0053015C"/>
    <w:rsid w:val="00532F1E"/>
    <w:rsid w:val="005354F9"/>
    <w:rsid w:val="0053574C"/>
    <w:rsid w:val="00535E3A"/>
    <w:rsid w:val="00541072"/>
    <w:rsid w:val="00541461"/>
    <w:rsid w:val="005445FB"/>
    <w:rsid w:val="005508A7"/>
    <w:rsid w:val="00550F37"/>
    <w:rsid w:val="005531D8"/>
    <w:rsid w:val="00554ADB"/>
    <w:rsid w:val="00562A0F"/>
    <w:rsid w:val="00564937"/>
    <w:rsid w:val="00566E25"/>
    <w:rsid w:val="00567AA9"/>
    <w:rsid w:val="00570E02"/>
    <w:rsid w:val="00570E7D"/>
    <w:rsid w:val="00571339"/>
    <w:rsid w:val="005728D1"/>
    <w:rsid w:val="0057395D"/>
    <w:rsid w:val="00581AA8"/>
    <w:rsid w:val="00584B1C"/>
    <w:rsid w:val="00584D63"/>
    <w:rsid w:val="005941BA"/>
    <w:rsid w:val="00594477"/>
    <w:rsid w:val="005A1036"/>
    <w:rsid w:val="005A1A3D"/>
    <w:rsid w:val="005A2055"/>
    <w:rsid w:val="005A3646"/>
    <w:rsid w:val="005A3914"/>
    <w:rsid w:val="005A4915"/>
    <w:rsid w:val="005A524D"/>
    <w:rsid w:val="005B0222"/>
    <w:rsid w:val="005C2775"/>
    <w:rsid w:val="005C3467"/>
    <w:rsid w:val="005D157B"/>
    <w:rsid w:val="005D4D6C"/>
    <w:rsid w:val="005E31C7"/>
    <w:rsid w:val="005F3737"/>
    <w:rsid w:val="005F4148"/>
    <w:rsid w:val="00603B46"/>
    <w:rsid w:val="00606118"/>
    <w:rsid w:val="00611347"/>
    <w:rsid w:val="00612C3A"/>
    <w:rsid w:val="006134EC"/>
    <w:rsid w:val="00615D1C"/>
    <w:rsid w:val="00616AA9"/>
    <w:rsid w:val="00616CCC"/>
    <w:rsid w:val="006170CC"/>
    <w:rsid w:val="0062347F"/>
    <w:rsid w:val="00626033"/>
    <w:rsid w:val="006306BA"/>
    <w:rsid w:val="00632467"/>
    <w:rsid w:val="00640EA7"/>
    <w:rsid w:val="0064356C"/>
    <w:rsid w:val="0064435A"/>
    <w:rsid w:val="00646C4D"/>
    <w:rsid w:val="006511D1"/>
    <w:rsid w:val="0065410D"/>
    <w:rsid w:val="00657BC1"/>
    <w:rsid w:val="006609C0"/>
    <w:rsid w:val="00662E9A"/>
    <w:rsid w:val="00663EE1"/>
    <w:rsid w:val="00665F5B"/>
    <w:rsid w:val="0067110A"/>
    <w:rsid w:val="0067169D"/>
    <w:rsid w:val="006735B6"/>
    <w:rsid w:val="00675629"/>
    <w:rsid w:val="00676102"/>
    <w:rsid w:val="00677D32"/>
    <w:rsid w:val="00677FE5"/>
    <w:rsid w:val="0068063A"/>
    <w:rsid w:val="006827CF"/>
    <w:rsid w:val="00682EE9"/>
    <w:rsid w:val="0068554C"/>
    <w:rsid w:val="006860EB"/>
    <w:rsid w:val="0068641B"/>
    <w:rsid w:val="00692B65"/>
    <w:rsid w:val="006971EC"/>
    <w:rsid w:val="006974DB"/>
    <w:rsid w:val="006A038E"/>
    <w:rsid w:val="006A12B8"/>
    <w:rsid w:val="006A54F1"/>
    <w:rsid w:val="006A6757"/>
    <w:rsid w:val="006A70C6"/>
    <w:rsid w:val="006B1612"/>
    <w:rsid w:val="006B3C2F"/>
    <w:rsid w:val="006B5347"/>
    <w:rsid w:val="006B5847"/>
    <w:rsid w:val="006B60DA"/>
    <w:rsid w:val="006B620B"/>
    <w:rsid w:val="006B7C88"/>
    <w:rsid w:val="006C00B0"/>
    <w:rsid w:val="006C05F0"/>
    <w:rsid w:val="006C39FA"/>
    <w:rsid w:val="006C7391"/>
    <w:rsid w:val="006C7EB2"/>
    <w:rsid w:val="006D387A"/>
    <w:rsid w:val="006D3DDF"/>
    <w:rsid w:val="006E2E60"/>
    <w:rsid w:val="006E3179"/>
    <w:rsid w:val="006E3919"/>
    <w:rsid w:val="006F6610"/>
    <w:rsid w:val="00701F70"/>
    <w:rsid w:val="00713D02"/>
    <w:rsid w:val="00714336"/>
    <w:rsid w:val="00716493"/>
    <w:rsid w:val="00726479"/>
    <w:rsid w:val="00726A82"/>
    <w:rsid w:val="0073145F"/>
    <w:rsid w:val="00732B4A"/>
    <w:rsid w:val="00733AB0"/>
    <w:rsid w:val="00741490"/>
    <w:rsid w:val="00741767"/>
    <w:rsid w:val="007423A0"/>
    <w:rsid w:val="00743E6F"/>
    <w:rsid w:val="00745B8E"/>
    <w:rsid w:val="00771401"/>
    <w:rsid w:val="007742E1"/>
    <w:rsid w:val="0077433C"/>
    <w:rsid w:val="00782277"/>
    <w:rsid w:val="0078362F"/>
    <w:rsid w:val="007876B0"/>
    <w:rsid w:val="00787F50"/>
    <w:rsid w:val="0079551F"/>
    <w:rsid w:val="00796E0F"/>
    <w:rsid w:val="00797A68"/>
    <w:rsid w:val="007A143D"/>
    <w:rsid w:val="007A191B"/>
    <w:rsid w:val="007B08D2"/>
    <w:rsid w:val="007B41E4"/>
    <w:rsid w:val="007B643B"/>
    <w:rsid w:val="007C2034"/>
    <w:rsid w:val="007C204C"/>
    <w:rsid w:val="007C2182"/>
    <w:rsid w:val="007C291A"/>
    <w:rsid w:val="007C45F7"/>
    <w:rsid w:val="007C4A51"/>
    <w:rsid w:val="007C5026"/>
    <w:rsid w:val="007C5A36"/>
    <w:rsid w:val="007C6189"/>
    <w:rsid w:val="007C7F7F"/>
    <w:rsid w:val="007D2699"/>
    <w:rsid w:val="007D3B5C"/>
    <w:rsid w:val="007D7EDF"/>
    <w:rsid w:val="007D7FEA"/>
    <w:rsid w:val="007E3D6F"/>
    <w:rsid w:val="007E6793"/>
    <w:rsid w:val="007E7E02"/>
    <w:rsid w:val="007F3E54"/>
    <w:rsid w:val="007F56F4"/>
    <w:rsid w:val="00800B1B"/>
    <w:rsid w:val="00804A7F"/>
    <w:rsid w:val="0080715C"/>
    <w:rsid w:val="00810548"/>
    <w:rsid w:val="00826C00"/>
    <w:rsid w:val="00832A02"/>
    <w:rsid w:val="0083380B"/>
    <w:rsid w:val="0084033C"/>
    <w:rsid w:val="008418C7"/>
    <w:rsid w:val="00843F72"/>
    <w:rsid w:val="00845CFC"/>
    <w:rsid w:val="008463EA"/>
    <w:rsid w:val="008466DA"/>
    <w:rsid w:val="00846D35"/>
    <w:rsid w:val="00851B04"/>
    <w:rsid w:val="00854931"/>
    <w:rsid w:val="0086208E"/>
    <w:rsid w:val="00862837"/>
    <w:rsid w:val="0086558B"/>
    <w:rsid w:val="00865E16"/>
    <w:rsid w:val="00866A39"/>
    <w:rsid w:val="00870215"/>
    <w:rsid w:val="00873097"/>
    <w:rsid w:val="00884D99"/>
    <w:rsid w:val="00886818"/>
    <w:rsid w:val="00887E8C"/>
    <w:rsid w:val="00896B41"/>
    <w:rsid w:val="00896FBE"/>
    <w:rsid w:val="008A2E3C"/>
    <w:rsid w:val="008A52B2"/>
    <w:rsid w:val="008B0039"/>
    <w:rsid w:val="008B04C0"/>
    <w:rsid w:val="008B1E6E"/>
    <w:rsid w:val="008B2785"/>
    <w:rsid w:val="008B30B2"/>
    <w:rsid w:val="008C06A7"/>
    <w:rsid w:val="008C09C1"/>
    <w:rsid w:val="008C4CB2"/>
    <w:rsid w:val="008D1B49"/>
    <w:rsid w:val="008D2589"/>
    <w:rsid w:val="008D31AA"/>
    <w:rsid w:val="008D6EEC"/>
    <w:rsid w:val="008E25AE"/>
    <w:rsid w:val="008E4F96"/>
    <w:rsid w:val="008E50F3"/>
    <w:rsid w:val="008E6665"/>
    <w:rsid w:val="008F2810"/>
    <w:rsid w:val="009010D9"/>
    <w:rsid w:val="009028B4"/>
    <w:rsid w:val="00903C07"/>
    <w:rsid w:val="009059E6"/>
    <w:rsid w:val="00905AA5"/>
    <w:rsid w:val="00906C4B"/>
    <w:rsid w:val="0091064C"/>
    <w:rsid w:val="00920C55"/>
    <w:rsid w:val="00932E50"/>
    <w:rsid w:val="00933438"/>
    <w:rsid w:val="00933D3F"/>
    <w:rsid w:val="0093525A"/>
    <w:rsid w:val="0093705F"/>
    <w:rsid w:val="00941D0B"/>
    <w:rsid w:val="00945A49"/>
    <w:rsid w:val="00947CB6"/>
    <w:rsid w:val="00954597"/>
    <w:rsid w:val="009548A2"/>
    <w:rsid w:val="00956DB8"/>
    <w:rsid w:val="009606A2"/>
    <w:rsid w:val="00961425"/>
    <w:rsid w:val="009618DA"/>
    <w:rsid w:val="00967D3E"/>
    <w:rsid w:val="00987E5E"/>
    <w:rsid w:val="009902A7"/>
    <w:rsid w:val="0099755C"/>
    <w:rsid w:val="009A664A"/>
    <w:rsid w:val="009A73AC"/>
    <w:rsid w:val="009A76A2"/>
    <w:rsid w:val="009B279A"/>
    <w:rsid w:val="009B3D24"/>
    <w:rsid w:val="009B3F46"/>
    <w:rsid w:val="009B58D0"/>
    <w:rsid w:val="009B637C"/>
    <w:rsid w:val="009B6704"/>
    <w:rsid w:val="009C01CF"/>
    <w:rsid w:val="009C4F3B"/>
    <w:rsid w:val="009C5FBE"/>
    <w:rsid w:val="009D205E"/>
    <w:rsid w:val="009D2C96"/>
    <w:rsid w:val="009D3DCD"/>
    <w:rsid w:val="009D7DAF"/>
    <w:rsid w:val="009E4AF3"/>
    <w:rsid w:val="009E6E78"/>
    <w:rsid w:val="009E7132"/>
    <w:rsid w:val="009F3E44"/>
    <w:rsid w:val="009F51C9"/>
    <w:rsid w:val="009F60B7"/>
    <w:rsid w:val="009F64E3"/>
    <w:rsid w:val="00A0343F"/>
    <w:rsid w:val="00A04868"/>
    <w:rsid w:val="00A04BCA"/>
    <w:rsid w:val="00A073B6"/>
    <w:rsid w:val="00A07ABF"/>
    <w:rsid w:val="00A210B0"/>
    <w:rsid w:val="00A243EA"/>
    <w:rsid w:val="00A26D28"/>
    <w:rsid w:val="00A3136F"/>
    <w:rsid w:val="00A35589"/>
    <w:rsid w:val="00A41B2B"/>
    <w:rsid w:val="00A42344"/>
    <w:rsid w:val="00A455D1"/>
    <w:rsid w:val="00A52DBB"/>
    <w:rsid w:val="00A56045"/>
    <w:rsid w:val="00A56AFB"/>
    <w:rsid w:val="00A56E33"/>
    <w:rsid w:val="00A62918"/>
    <w:rsid w:val="00A6359F"/>
    <w:rsid w:val="00A655F6"/>
    <w:rsid w:val="00A71C7A"/>
    <w:rsid w:val="00A72925"/>
    <w:rsid w:val="00A73751"/>
    <w:rsid w:val="00A738C5"/>
    <w:rsid w:val="00A74531"/>
    <w:rsid w:val="00A7524E"/>
    <w:rsid w:val="00A81B92"/>
    <w:rsid w:val="00A863CC"/>
    <w:rsid w:val="00A8714E"/>
    <w:rsid w:val="00A9202E"/>
    <w:rsid w:val="00AA012E"/>
    <w:rsid w:val="00AA47FD"/>
    <w:rsid w:val="00AA7944"/>
    <w:rsid w:val="00AB064A"/>
    <w:rsid w:val="00AB0EF5"/>
    <w:rsid w:val="00AB30AE"/>
    <w:rsid w:val="00AC2F35"/>
    <w:rsid w:val="00AC5119"/>
    <w:rsid w:val="00AC6680"/>
    <w:rsid w:val="00AC7AA4"/>
    <w:rsid w:val="00AD522C"/>
    <w:rsid w:val="00AD8988"/>
    <w:rsid w:val="00AE4774"/>
    <w:rsid w:val="00AE6374"/>
    <w:rsid w:val="00AE6BBC"/>
    <w:rsid w:val="00AF20EF"/>
    <w:rsid w:val="00AF68DC"/>
    <w:rsid w:val="00AF6AFB"/>
    <w:rsid w:val="00B006A9"/>
    <w:rsid w:val="00B025C4"/>
    <w:rsid w:val="00B0513C"/>
    <w:rsid w:val="00B11699"/>
    <w:rsid w:val="00B157BD"/>
    <w:rsid w:val="00B17ED9"/>
    <w:rsid w:val="00B22280"/>
    <w:rsid w:val="00B322C1"/>
    <w:rsid w:val="00B36E33"/>
    <w:rsid w:val="00B41581"/>
    <w:rsid w:val="00B43A92"/>
    <w:rsid w:val="00B44EC1"/>
    <w:rsid w:val="00B50729"/>
    <w:rsid w:val="00B539CA"/>
    <w:rsid w:val="00B5420F"/>
    <w:rsid w:val="00B55998"/>
    <w:rsid w:val="00B56106"/>
    <w:rsid w:val="00B57B96"/>
    <w:rsid w:val="00B61B86"/>
    <w:rsid w:val="00B674C1"/>
    <w:rsid w:val="00B7122D"/>
    <w:rsid w:val="00B71782"/>
    <w:rsid w:val="00B73969"/>
    <w:rsid w:val="00B74E1B"/>
    <w:rsid w:val="00B75ED5"/>
    <w:rsid w:val="00B77154"/>
    <w:rsid w:val="00B8342C"/>
    <w:rsid w:val="00B879B5"/>
    <w:rsid w:val="00BA034F"/>
    <w:rsid w:val="00BA6B54"/>
    <w:rsid w:val="00BB16BF"/>
    <w:rsid w:val="00BB4348"/>
    <w:rsid w:val="00BB5A30"/>
    <w:rsid w:val="00BB6444"/>
    <w:rsid w:val="00BBF0C5"/>
    <w:rsid w:val="00BC6187"/>
    <w:rsid w:val="00BD07C5"/>
    <w:rsid w:val="00BD1012"/>
    <w:rsid w:val="00BD1F09"/>
    <w:rsid w:val="00BD22E8"/>
    <w:rsid w:val="00BD5D18"/>
    <w:rsid w:val="00BD797A"/>
    <w:rsid w:val="00BE2693"/>
    <w:rsid w:val="00BE2A08"/>
    <w:rsid w:val="00BE3D6F"/>
    <w:rsid w:val="00BE49C3"/>
    <w:rsid w:val="00BE4B17"/>
    <w:rsid w:val="00BF212F"/>
    <w:rsid w:val="00BF3E92"/>
    <w:rsid w:val="00BF7767"/>
    <w:rsid w:val="00BF7A39"/>
    <w:rsid w:val="00BF7AA4"/>
    <w:rsid w:val="00C004B4"/>
    <w:rsid w:val="00C00BAA"/>
    <w:rsid w:val="00C0721E"/>
    <w:rsid w:val="00C122DE"/>
    <w:rsid w:val="00C129D1"/>
    <w:rsid w:val="00C13FE2"/>
    <w:rsid w:val="00C16745"/>
    <w:rsid w:val="00C30759"/>
    <w:rsid w:val="00C30EDF"/>
    <w:rsid w:val="00C366F9"/>
    <w:rsid w:val="00C41B69"/>
    <w:rsid w:val="00C42980"/>
    <w:rsid w:val="00C44C44"/>
    <w:rsid w:val="00C44F11"/>
    <w:rsid w:val="00C523BC"/>
    <w:rsid w:val="00C529E4"/>
    <w:rsid w:val="00C71949"/>
    <w:rsid w:val="00C7259C"/>
    <w:rsid w:val="00C72D53"/>
    <w:rsid w:val="00C744C2"/>
    <w:rsid w:val="00C75EF4"/>
    <w:rsid w:val="00C77A00"/>
    <w:rsid w:val="00C8000F"/>
    <w:rsid w:val="00C832B6"/>
    <w:rsid w:val="00C90AEC"/>
    <w:rsid w:val="00C91F66"/>
    <w:rsid w:val="00CA0961"/>
    <w:rsid w:val="00CA4E68"/>
    <w:rsid w:val="00CA53B7"/>
    <w:rsid w:val="00CA6351"/>
    <w:rsid w:val="00CB14E8"/>
    <w:rsid w:val="00CB2178"/>
    <w:rsid w:val="00CB7879"/>
    <w:rsid w:val="00CB7C4D"/>
    <w:rsid w:val="00CC0E40"/>
    <w:rsid w:val="00CC401B"/>
    <w:rsid w:val="00CC4B53"/>
    <w:rsid w:val="00CD2117"/>
    <w:rsid w:val="00CD54AB"/>
    <w:rsid w:val="00CD746D"/>
    <w:rsid w:val="00CE0FC2"/>
    <w:rsid w:val="00CE1033"/>
    <w:rsid w:val="00CE448C"/>
    <w:rsid w:val="00CE529D"/>
    <w:rsid w:val="00CE65A2"/>
    <w:rsid w:val="00CE694B"/>
    <w:rsid w:val="00CF4BF0"/>
    <w:rsid w:val="00CF4E86"/>
    <w:rsid w:val="00CF5918"/>
    <w:rsid w:val="00D009AC"/>
    <w:rsid w:val="00D0315F"/>
    <w:rsid w:val="00D03D7E"/>
    <w:rsid w:val="00D0567C"/>
    <w:rsid w:val="00D16AA8"/>
    <w:rsid w:val="00D171A8"/>
    <w:rsid w:val="00D17AD2"/>
    <w:rsid w:val="00D22382"/>
    <w:rsid w:val="00D23221"/>
    <w:rsid w:val="00D23B9F"/>
    <w:rsid w:val="00D2575E"/>
    <w:rsid w:val="00D2663C"/>
    <w:rsid w:val="00D31421"/>
    <w:rsid w:val="00D3175D"/>
    <w:rsid w:val="00D3360A"/>
    <w:rsid w:val="00D354F0"/>
    <w:rsid w:val="00D406B9"/>
    <w:rsid w:val="00D428B4"/>
    <w:rsid w:val="00D455D3"/>
    <w:rsid w:val="00D51A67"/>
    <w:rsid w:val="00D55648"/>
    <w:rsid w:val="00D563FF"/>
    <w:rsid w:val="00D61EA9"/>
    <w:rsid w:val="00D62221"/>
    <w:rsid w:val="00D6393F"/>
    <w:rsid w:val="00D65FE7"/>
    <w:rsid w:val="00D665B3"/>
    <w:rsid w:val="00D66F34"/>
    <w:rsid w:val="00D7229D"/>
    <w:rsid w:val="00D8181C"/>
    <w:rsid w:val="00D9053C"/>
    <w:rsid w:val="00D916E8"/>
    <w:rsid w:val="00D953B0"/>
    <w:rsid w:val="00DA47B2"/>
    <w:rsid w:val="00DA5C40"/>
    <w:rsid w:val="00DB1CED"/>
    <w:rsid w:val="00DB2218"/>
    <w:rsid w:val="00DB58BF"/>
    <w:rsid w:val="00DB5A05"/>
    <w:rsid w:val="00DC1BB9"/>
    <w:rsid w:val="00DC2B39"/>
    <w:rsid w:val="00DC3E4C"/>
    <w:rsid w:val="00DC4AF4"/>
    <w:rsid w:val="00DC6429"/>
    <w:rsid w:val="00DC6BFC"/>
    <w:rsid w:val="00DD2629"/>
    <w:rsid w:val="00DE204C"/>
    <w:rsid w:val="00DE27CA"/>
    <w:rsid w:val="00DE2862"/>
    <w:rsid w:val="00DE5702"/>
    <w:rsid w:val="00DE7C57"/>
    <w:rsid w:val="00DF0EC6"/>
    <w:rsid w:val="00DF182B"/>
    <w:rsid w:val="00DF2BF3"/>
    <w:rsid w:val="00DF48B2"/>
    <w:rsid w:val="00E0134C"/>
    <w:rsid w:val="00E01D78"/>
    <w:rsid w:val="00E01EEF"/>
    <w:rsid w:val="00E0787E"/>
    <w:rsid w:val="00E10A2C"/>
    <w:rsid w:val="00E13BD3"/>
    <w:rsid w:val="00E1449B"/>
    <w:rsid w:val="00E202A3"/>
    <w:rsid w:val="00E20FDD"/>
    <w:rsid w:val="00E26DEF"/>
    <w:rsid w:val="00E27D18"/>
    <w:rsid w:val="00E302B5"/>
    <w:rsid w:val="00E302DF"/>
    <w:rsid w:val="00E31828"/>
    <w:rsid w:val="00E33970"/>
    <w:rsid w:val="00E339D6"/>
    <w:rsid w:val="00E3569D"/>
    <w:rsid w:val="00E36D0C"/>
    <w:rsid w:val="00E36DF3"/>
    <w:rsid w:val="00E40C90"/>
    <w:rsid w:val="00E45CA6"/>
    <w:rsid w:val="00E5201B"/>
    <w:rsid w:val="00E5472E"/>
    <w:rsid w:val="00E676BB"/>
    <w:rsid w:val="00E7183E"/>
    <w:rsid w:val="00E71ACD"/>
    <w:rsid w:val="00E74BFD"/>
    <w:rsid w:val="00E74F72"/>
    <w:rsid w:val="00E8236B"/>
    <w:rsid w:val="00E8454D"/>
    <w:rsid w:val="00E846A2"/>
    <w:rsid w:val="00E86399"/>
    <w:rsid w:val="00E867EF"/>
    <w:rsid w:val="00E91FD5"/>
    <w:rsid w:val="00E923AA"/>
    <w:rsid w:val="00E92BDE"/>
    <w:rsid w:val="00E93D79"/>
    <w:rsid w:val="00E94B51"/>
    <w:rsid w:val="00E95137"/>
    <w:rsid w:val="00E9555B"/>
    <w:rsid w:val="00E9740A"/>
    <w:rsid w:val="00EA2E78"/>
    <w:rsid w:val="00EB00BA"/>
    <w:rsid w:val="00EB198B"/>
    <w:rsid w:val="00EB3614"/>
    <w:rsid w:val="00EB3CFD"/>
    <w:rsid w:val="00EC000C"/>
    <w:rsid w:val="00EC54C9"/>
    <w:rsid w:val="00EC57B4"/>
    <w:rsid w:val="00EC5D1C"/>
    <w:rsid w:val="00ED27DA"/>
    <w:rsid w:val="00ED320A"/>
    <w:rsid w:val="00ED52B9"/>
    <w:rsid w:val="00EE043F"/>
    <w:rsid w:val="00EE1FD2"/>
    <w:rsid w:val="00EE34E3"/>
    <w:rsid w:val="00EE57D8"/>
    <w:rsid w:val="00EE7028"/>
    <w:rsid w:val="00EF05AD"/>
    <w:rsid w:val="00EF386F"/>
    <w:rsid w:val="00F00432"/>
    <w:rsid w:val="00F02827"/>
    <w:rsid w:val="00F06942"/>
    <w:rsid w:val="00F14FF2"/>
    <w:rsid w:val="00F23A01"/>
    <w:rsid w:val="00F26423"/>
    <w:rsid w:val="00F27E63"/>
    <w:rsid w:val="00F378FF"/>
    <w:rsid w:val="00F4096C"/>
    <w:rsid w:val="00F40C9A"/>
    <w:rsid w:val="00F41433"/>
    <w:rsid w:val="00F46B5B"/>
    <w:rsid w:val="00F47085"/>
    <w:rsid w:val="00F5535D"/>
    <w:rsid w:val="00F557CC"/>
    <w:rsid w:val="00F56CE4"/>
    <w:rsid w:val="00F56E2C"/>
    <w:rsid w:val="00F60DBD"/>
    <w:rsid w:val="00F62D85"/>
    <w:rsid w:val="00F63569"/>
    <w:rsid w:val="00F71D19"/>
    <w:rsid w:val="00F820A4"/>
    <w:rsid w:val="00F84673"/>
    <w:rsid w:val="00F902AE"/>
    <w:rsid w:val="00F917D9"/>
    <w:rsid w:val="00F91D63"/>
    <w:rsid w:val="00F92365"/>
    <w:rsid w:val="00FA2DC2"/>
    <w:rsid w:val="00FB07C9"/>
    <w:rsid w:val="00FB4424"/>
    <w:rsid w:val="00FB4593"/>
    <w:rsid w:val="00FB68BD"/>
    <w:rsid w:val="00FC221C"/>
    <w:rsid w:val="00FC24F0"/>
    <w:rsid w:val="00FC2F79"/>
    <w:rsid w:val="00FC3732"/>
    <w:rsid w:val="00FC456A"/>
    <w:rsid w:val="00FE2216"/>
    <w:rsid w:val="00FE2A0B"/>
    <w:rsid w:val="00FE63F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678"/>
    <w:rPr>
      <w:sz w:val="24"/>
    </w:rPr>
  </w:style>
  <w:style w:type="paragraph" w:styleId="Heading1">
    <w:name w:val="heading 1"/>
    <w:basedOn w:val="Normal"/>
    <w:next w:val="Normal"/>
    <w:link w:val="Heading1Char"/>
    <w:uiPriority w:val="9"/>
    <w:qFormat/>
    <w:rsid w:val="00E13BD3"/>
    <w:pPr>
      <w:spacing w:before="120" w:after="0"/>
      <w:ind w:left="360"/>
      <w:outlineLvl w:val="0"/>
    </w:pPr>
    <w:rPr>
      <w:rFonts w:ascii="Times New Roman" w:eastAsia="Times New Roman" w:hAnsi="Times New Roman" w:cs="Times New Roman"/>
      <w:b/>
      <w:color w:val="C00000"/>
      <w:sz w:val="32"/>
      <w:szCs w:val="28"/>
    </w:rPr>
  </w:style>
  <w:style w:type="paragraph" w:styleId="Heading2">
    <w:name w:val="heading 2"/>
    <w:basedOn w:val="Normal"/>
    <w:next w:val="Normal"/>
    <w:link w:val="Heading2Char"/>
    <w:uiPriority w:val="9"/>
    <w:unhideWhenUsed/>
    <w:qFormat/>
    <w:rsid w:val="00905AA5"/>
    <w:pPr>
      <w:keepNext/>
      <w:keepLines/>
      <w:spacing w:before="120" w:after="120"/>
      <w:outlineLvl w:val="1"/>
    </w:pPr>
    <w:rPr>
      <w:rFonts w:ascii="Times New Roman" w:eastAsia="Times New Roman" w:hAnsi="Times New Roman" w:cs="Times New Roman"/>
      <w:b/>
      <w:bCs/>
      <w:color w:val="4472C4" w:themeColor="accent1"/>
      <w:szCs w:val="24"/>
    </w:rPr>
  </w:style>
  <w:style w:type="paragraph" w:styleId="Heading3">
    <w:name w:val="heading 3"/>
    <w:basedOn w:val="Normal"/>
    <w:next w:val="Normal"/>
    <w:link w:val="Heading3Char"/>
    <w:uiPriority w:val="9"/>
    <w:unhideWhenUsed/>
    <w:qFormat/>
    <w:rsid w:val="00096DD3"/>
    <w:pPr>
      <w:spacing w:after="12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BD3"/>
    <w:rPr>
      <w:rFonts w:ascii="Times New Roman" w:eastAsia="Times New Roman" w:hAnsi="Times New Roman" w:cs="Times New Roman"/>
      <w:b/>
      <w:color w:val="C00000"/>
      <w:sz w:val="32"/>
      <w:szCs w:val="28"/>
    </w:rPr>
  </w:style>
  <w:style w:type="character" w:customStyle="1" w:styleId="Heading2Char">
    <w:name w:val="Heading 2 Char"/>
    <w:basedOn w:val="DefaultParagraphFont"/>
    <w:link w:val="Heading2"/>
    <w:uiPriority w:val="9"/>
    <w:rsid w:val="00905AA5"/>
    <w:rPr>
      <w:rFonts w:ascii="Times New Roman" w:eastAsia="Times New Roman" w:hAnsi="Times New Roman" w:cs="Times New Roman"/>
      <w:b/>
      <w:bCs/>
      <w:color w:val="4472C4" w:themeColor="accent1"/>
      <w:sz w:val="24"/>
      <w:szCs w:val="24"/>
    </w:rPr>
  </w:style>
  <w:style w:type="character" w:customStyle="1" w:styleId="Heading3Char">
    <w:name w:val="Heading 3 Char"/>
    <w:basedOn w:val="DefaultParagraphFont"/>
    <w:link w:val="Heading3"/>
    <w:uiPriority w:val="9"/>
    <w:rsid w:val="00096DD3"/>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7D7EDF"/>
    <w:pPr>
      <w:spacing w:after="200" w:line="240" w:lineRule="auto"/>
      <w:jc w:val="center"/>
    </w:pPr>
    <w:rPr>
      <w:i/>
      <w:iCs/>
      <w:color w:val="44546A" w:themeColor="text2"/>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8775275">
      <w:bodyDiv w:val="1"/>
      <w:marLeft w:val="0"/>
      <w:marRight w:val="0"/>
      <w:marTop w:val="0"/>
      <w:marBottom w:val="0"/>
      <w:divBdr>
        <w:top w:val="none" w:sz="0" w:space="0" w:color="auto"/>
        <w:left w:val="none" w:sz="0" w:space="0" w:color="auto"/>
        <w:bottom w:val="none" w:sz="0" w:space="0" w:color="auto"/>
        <w:right w:val="none" w:sz="0" w:space="0" w:color="auto"/>
      </w:divBdr>
      <w:divsChild>
        <w:div w:id="268465383">
          <w:marLeft w:val="0"/>
          <w:marRight w:val="0"/>
          <w:marTop w:val="0"/>
          <w:marBottom w:val="0"/>
          <w:divBdr>
            <w:top w:val="none" w:sz="0" w:space="0" w:color="auto"/>
            <w:left w:val="none" w:sz="0" w:space="0" w:color="auto"/>
            <w:bottom w:val="none" w:sz="0" w:space="0" w:color="auto"/>
            <w:right w:val="none" w:sz="0" w:space="0" w:color="auto"/>
          </w:divBdr>
        </w:div>
        <w:div w:id="1767383973">
          <w:marLeft w:val="0"/>
          <w:marRight w:val="0"/>
          <w:marTop w:val="0"/>
          <w:marBottom w:val="0"/>
          <w:divBdr>
            <w:top w:val="none" w:sz="0" w:space="0" w:color="auto"/>
            <w:left w:val="none" w:sz="0" w:space="0" w:color="auto"/>
            <w:bottom w:val="none" w:sz="0" w:space="0" w:color="auto"/>
            <w:right w:val="none" w:sz="0" w:space="0" w:color="auto"/>
          </w:divBdr>
        </w:div>
        <w:div w:id="337657237">
          <w:marLeft w:val="0"/>
          <w:marRight w:val="0"/>
          <w:marTop w:val="0"/>
          <w:marBottom w:val="0"/>
          <w:divBdr>
            <w:top w:val="none" w:sz="0" w:space="0" w:color="auto"/>
            <w:left w:val="none" w:sz="0" w:space="0" w:color="auto"/>
            <w:bottom w:val="none" w:sz="0" w:space="0" w:color="auto"/>
            <w:right w:val="none" w:sz="0" w:space="0" w:color="auto"/>
          </w:divBdr>
        </w:div>
      </w:divsChild>
    </w:div>
    <w:div w:id="367219403">
      <w:bodyDiv w:val="1"/>
      <w:marLeft w:val="0"/>
      <w:marRight w:val="0"/>
      <w:marTop w:val="0"/>
      <w:marBottom w:val="0"/>
      <w:divBdr>
        <w:top w:val="none" w:sz="0" w:space="0" w:color="auto"/>
        <w:left w:val="none" w:sz="0" w:space="0" w:color="auto"/>
        <w:bottom w:val="none" w:sz="0" w:space="0" w:color="auto"/>
        <w:right w:val="none" w:sz="0" w:space="0" w:color="auto"/>
      </w:divBdr>
      <w:divsChild>
        <w:div w:id="190152432">
          <w:marLeft w:val="0"/>
          <w:marRight w:val="0"/>
          <w:marTop w:val="0"/>
          <w:marBottom w:val="0"/>
          <w:divBdr>
            <w:top w:val="none" w:sz="0" w:space="0" w:color="auto"/>
            <w:left w:val="none" w:sz="0" w:space="0" w:color="auto"/>
            <w:bottom w:val="none" w:sz="0" w:space="0" w:color="auto"/>
            <w:right w:val="none" w:sz="0" w:space="0" w:color="auto"/>
          </w:divBdr>
        </w:div>
        <w:div w:id="1882863159">
          <w:marLeft w:val="0"/>
          <w:marRight w:val="0"/>
          <w:marTop w:val="0"/>
          <w:marBottom w:val="0"/>
          <w:divBdr>
            <w:top w:val="none" w:sz="0" w:space="0" w:color="auto"/>
            <w:left w:val="none" w:sz="0" w:space="0" w:color="auto"/>
            <w:bottom w:val="none" w:sz="0" w:space="0" w:color="auto"/>
            <w:right w:val="none" w:sz="0" w:space="0" w:color="auto"/>
          </w:divBdr>
        </w:div>
        <w:div w:id="114830656">
          <w:marLeft w:val="0"/>
          <w:marRight w:val="0"/>
          <w:marTop w:val="0"/>
          <w:marBottom w:val="0"/>
          <w:divBdr>
            <w:top w:val="none" w:sz="0" w:space="0" w:color="auto"/>
            <w:left w:val="none" w:sz="0" w:space="0" w:color="auto"/>
            <w:bottom w:val="none" w:sz="0" w:space="0" w:color="auto"/>
            <w:right w:val="none" w:sz="0" w:space="0" w:color="auto"/>
          </w:divBdr>
        </w:div>
      </w:divsChild>
    </w:div>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07/relationships/hdphoto" Target="media/hdphoto1.wdp"/><Relationship Id="rId18" Type="http://schemas.microsoft.com/office/2016/09/relationships/commentsIds" Target="commentsIds.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image" Target="media/image1.png"/><Relationship Id="rId17" Type="http://schemas.microsoft.com/office/2011/relationships/commentsExtended" Target="commentsExtended.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notes" Target="footnotes.xml"/><Relationship Id="rId19" Type="http://schemas.microsoft.com/office/2018/08/relationships/commentsExtensible" Target="commentsExtensible.xm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1.xml"/><Relationship Id="rId35"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0AA3FD8DE6F4A3AAB5FD53BBB1FC954"/>
        <w:category>
          <w:name w:val="General"/>
          <w:gallery w:val="placeholder"/>
        </w:category>
        <w:types>
          <w:type w:val="bbPlcHdr"/>
        </w:types>
        <w:behaviors>
          <w:behavior w:val="content"/>
        </w:behaviors>
        <w:guid w:val="{C0179504-61E8-4A29-863D-11DF87B34EDE}"/>
      </w:docPartPr>
      <w:docPartBody>
        <w:p w:rsidR="00000000" w:rsidRDefault="004F05D1" w:rsidP="004F05D1">
          <w:pPr>
            <w:pStyle w:val="70AA3FD8DE6F4A3AAB5FD53BBB1FC954"/>
          </w:pPr>
          <w:r>
            <w:rPr>
              <w:rFonts w:asciiTheme="majorHAnsi" w:hAnsiTheme="majorHAnsi"/>
              <w:color w:val="FFFFFF" w:themeColor="background1"/>
              <w:sz w:val="96"/>
              <w:szCs w:val="96"/>
            </w:rPr>
            <w:t>[Document title]</w:t>
          </w:r>
        </w:p>
      </w:docPartBody>
    </w:docPart>
    <w:docPart>
      <w:docPartPr>
        <w:name w:val="56D68564EF964A60A9A905CC423D7A54"/>
        <w:category>
          <w:name w:val="General"/>
          <w:gallery w:val="placeholder"/>
        </w:category>
        <w:types>
          <w:type w:val="bbPlcHdr"/>
        </w:types>
        <w:behaviors>
          <w:behavior w:val="content"/>
        </w:behaviors>
        <w:guid w:val="{CFA55E39-D728-4DC1-823A-39E4C74EA581}"/>
      </w:docPartPr>
      <w:docPartBody>
        <w:p w:rsidR="00000000" w:rsidRDefault="004F05D1" w:rsidP="004F05D1">
          <w:pPr>
            <w:pStyle w:val="56D68564EF964A60A9A905CC423D7A54"/>
          </w:pPr>
          <w:r>
            <w:rPr>
              <w:color w:val="FFFFFF" w:themeColor="background1"/>
            </w:rPr>
            <w:t>[Author name]</w:t>
          </w:r>
        </w:p>
      </w:docPartBody>
    </w:docPart>
    <w:docPart>
      <w:docPartPr>
        <w:name w:val="D4FE652F46F34BFF8CD5B87E50F652F2"/>
        <w:category>
          <w:name w:val="General"/>
          <w:gallery w:val="placeholder"/>
        </w:category>
        <w:types>
          <w:type w:val="bbPlcHdr"/>
        </w:types>
        <w:behaviors>
          <w:behavior w:val="content"/>
        </w:behaviors>
        <w:guid w:val="{7BCA4FC4-7715-4BBB-869A-DA30414AA315}"/>
      </w:docPartPr>
      <w:docPartBody>
        <w:p w:rsidR="00000000" w:rsidRDefault="004F05D1" w:rsidP="004F05D1">
          <w:pPr>
            <w:pStyle w:val="D4FE652F46F34BFF8CD5B87E50F652F2"/>
          </w:pPr>
          <w:r>
            <w:rPr>
              <w:color w:val="FFFFFF" w:themeColor="background1"/>
            </w:rPr>
            <w:t>[Date]</w:t>
          </w:r>
        </w:p>
      </w:docPartBody>
    </w:docPart>
    <w:docPart>
      <w:docPartPr>
        <w:name w:val="F6E882A244444C319BE672CDE18B4CAC"/>
        <w:category>
          <w:name w:val="General"/>
          <w:gallery w:val="placeholder"/>
        </w:category>
        <w:types>
          <w:type w:val="bbPlcHdr"/>
        </w:types>
        <w:behaviors>
          <w:behavior w:val="content"/>
        </w:behaviors>
        <w:guid w:val="{06280BAF-B5A7-4897-A58A-112B5CE99715}"/>
      </w:docPartPr>
      <w:docPartBody>
        <w:p w:rsidR="00000000" w:rsidRDefault="004F05D1" w:rsidP="004F05D1">
          <w:pPr>
            <w:pStyle w:val="F6E882A244444C319BE672CDE18B4CAC"/>
          </w:pPr>
          <w:r>
            <w:rPr>
              <w:color w:val="FFFFFF" w:themeColor="background1"/>
            </w:rPr>
            <w:t>[Course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5D1"/>
    <w:rsid w:val="003127E8"/>
    <w:rsid w:val="004F05D1"/>
    <w:rsid w:val="006E31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A3D34D7CEBA4432868106304BF81604">
    <w:name w:val="1A3D34D7CEBA4432868106304BF81604"/>
    <w:rsid w:val="004F05D1"/>
  </w:style>
  <w:style w:type="paragraph" w:customStyle="1" w:styleId="2141D0B4104145E2A2ACF332D9056FAD">
    <w:name w:val="2141D0B4104145E2A2ACF332D9056FAD"/>
    <w:rsid w:val="004F05D1"/>
  </w:style>
  <w:style w:type="paragraph" w:customStyle="1" w:styleId="560B984081A74425B7CC72FF7E50FF71">
    <w:name w:val="560B984081A74425B7CC72FF7E50FF71"/>
    <w:rsid w:val="004F05D1"/>
  </w:style>
  <w:style w:type="paragraph" w:customStyle="1" w:styleId="A82F6A07FF694E35915E5D79124BA9FA">
    <w:name w:val="A82F6A07FF694E35915E5D79124BA9FA"/>
    <w:rsid w:val="004F05D1"/>
  </w:style>
  <w:style w:type="paragraph" w:customStyle="1" w:styleId="4705A1D23AB747E5BD93B03028813005">
    <w:name w:val="4705A1D23AB747E5BD93B03028813005"/>
    <w:rsid w:val="004F05D1"/>
  </w:style>
  <w:style w:type="paragraph" w:customStyle="1" w:styleId="B31D297EF9BB4FAB883F6D677544F9B6">
    <w:name w:val="B31D297EF9BB4FAB883F6D677544F9B6"/>
    <w:rsid w:val="004F05D1"/>
  </w:style>
  <w:style w:type="paragraph" w:customStyle="1" w:styleId="645B2B73EFDF4AEF9D508F8F57587E91">
    <w:name w:val="645B2B73EFDF4AEF9D508F8F57587E91"/>
    <w:rsid w:val="004F05D1"/>
  </w:style>
  <w:style w:type="paragraph" w:customStyle="1" w:styleId="D8BF30578A124BE2BAD9D8E94E99B274">
    <w:name w:val="D8BF30578A124BE2BAD9D8E94E99B274"/>
    <w:rsid w:val="004F05D1"/>
  </w:style>
  <w:style w:type="paragraph" w:customStyle="1" w:styleId="E629E58701DC4224818FAD0ACD3B6B3C">
    <w:name w:val="E629E58701DC4224818FAD0ACD3B6B3C"/>
    <w:rsid w:val="004F05D1"/>
  </w:style>
  <w:style w:type="paragraph" w:customStyle="1" w:styleId="39A41F9BFE414ED1B6E96ED962F56223">
    <w:name w:val="39A41F9BFE414ED1B6E96ED962F56223"/>
    <w:rsid w:val="004F05D1"/>
  </w:style>
  <w:style w:type="paragraph" w:customStyle="1" w:styleId="E8A5ADFCBECF45BCAA72AA95B8F897BA">
    <w:name w:val="E8A5ADFCBECF45BCAA72AA95B8F897BA"/>
    <w:rsid w:val="004F05D1"/>
  </w:style>
  <w:style w:type="paragraph" w:customStyle="1" w:styleId="9BBAF3EC93A4444C841BC8AD4BD07356">
    <w:name w:val="9BBAF3EC93A4444C841BC8AD4BD07356"/>
    <w:rsid w:val="004F05D1"/>
  </w:style>
  <w:style w:type="paragraph" w:customStyle="1" w:styleId="D7268AA9DBA041C09EA10AF7FAF05684">
    <w:name w:val="D7268AA9DBA041C09EA10AF7FAF05684"/>
    <w:rsid w:val="004F05D1"/>
  </w:style>
  <w:style w:type="paragraph" w:customStyle="1" w:styleId="80666505509A4906B27FA0E372017CDB">
    <w:name w:val="80666505509A4906B27FA0E372017CDB"/>
    <w:rsid w:val="004F05D1"/>
  </w:style>
  <w:style w:type="paragraph" w:customStyle="1" w:styleId="6F95E007FE2D4CF9B32ACABE4111CDCF">
    <w:name w:val="6F95E007FE2D4CF9B32ACABE4111CDCF"/>
    <w:rsid w:val="004F05D1"/>
  </w:style>
  <w:style w:type="paragraph" w:customStyle="1" w:styleId="70AA3FD8DE6F4A3AAB5FD53BBB1FC954">
    <w:name w:val="70AA3FD8DE6F4A3AAB5FD53BBB1FC954"/>
    <w:rsid w:val="004F05D1"/>
  </w:style>
  <w:style w:type="paragraph" w:customStyle="1" w:styleId="8DAB0DE52B284560BF60E9B237121071">
    <w:name w:val="8DAB0DE52B284560BF60E9B237121071"/>
    <w:rsid w:val="004F05D1"/>
  </w:style>
  <w:style w:type="paragraph" w:customStyle="1" w:styleId="56D68564EF964A60A9A905CC423D7A54">
    <w:name w:val="56D68564EF964A60A9A905CC423D7A54"/>
    <w:rsid w:val="004F05D1"/>
  </w:style>
  <w:style w:type="paragraph" w:customStyle="1" w:styleId="D4FE652F46F34BFF8CD5B87E50F652F2">
    <w:name w:val="D4FE652F46F34BFF8CD5B87E50F652F2"/>
    <w:rsid w:val="004F05D1"/>
  </w:style>
  <w:style w:type="paragraph" w:customStyle="1" w:styleId="F6E882A244444C319BE672CDE18B4CAC">
    <w:name w:val="F6E882A244444C319BE672CDE18B4CAC"/>
    <w:rsid w:val="004F05D1"/>
  </w:style>
  <w:style w:type="paragraph" w:customStyle="1" w:styleId="B596CBF8F6224BFAAFA195D003B86EB3">
    <w:name w:val="B596CBF8F6224BFAAFA195D003B86EB3"/>
    <w:rsid w:val="004F05D1"/>
  </w:style>
  <w:style w:type="paragraph" w:customStyle="1" w:styleId="32785A998DD04B5D8B151959A0AC9A74">
    <w:name w:val="32785A998DD04B5D8B151959A0AC9A74"/>
    <w:rsid w:val="004F05D1"/>
  </w:style>
  <w:style w:type="paragraph" w:customStyle="1" w:styleId="6DB6F869860046FA8F9090C44B772676">
    <w:name w:val="6DB6F869860046FA8F9090C44B772676"/>
    <w:rsid w:val="004F05D1"/>
  </w:style>
  <w:style w:type="paragraph" w:customStyle="1" w:styleId="1C819F7311EA491B964A794C2B6BFE0D">
    <w:name w:val="1C819F7311EA491B964A794C2B6BFE0D"/>
    <w:rsid w:val="004F05D1"/>
  </w:style>
  <w:style w:type="paragraph" w:customStyle="1" w:styleId="050AF0CEB1DE47379551F7D13054EBFD">
    <w:name w:val="050AF0CEB1DE47379551F7D13054EBFD"/>
    <w:rsid w:val="004F05D1"/>
  </w:style>
  <w:style w:type="paragraph" w:customStyle="1" w:styleId="2B6F76DB277A41099F6FEADE7A1BE49F">
    <w:name w:val="2B6F76DB277A41099F6FEADE7A1BE49F"/>
    <w:rsid w:val="004F05D1"/>
  </w:style>
  <w:style w:type="paragraph" w:customStyle="1" w:styleId="91659777FFF04DC68C7649E6EB0D6114">
    <w:name w:val="91659777FFF04DC68C7649E6EB0D6114"/>
    <w:rsid w:val="004F05D1"/>
  </w:style>
  <w:style w:type="paragraph" w:customStyle="1" w:styleId="17773353D71B4C4891194695D9634405">
    <w:name w:val="17773353D71B4C4891194695D9634405"/>
    <w:rsid w:val="004F05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Fall 2023</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8409</Words>
  <Characters>104934</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Laboratory Testing Methods for Improving Vehicle Performance</vt:lpstr>
    </vt:vector>
  </TitlesOfParts>
  <Company>Temple University</Company>
  <LinksUpToDate>false</LinksUpToDate>
  <CharactersWithSpaces>123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oratory Testing Methods for Improving Vehicle Performance</dc:title>
  <dc:subject>TICATION</dc:subject>
  <dc:creator>Jakob Werle</dc:creator>
  <cp:keywords/>
  <dc:description/>
  <cp:lastModifiedBy>Jakob Werle</cp:lastModifiedBy>
  <cp:revision>184</cp:revision>
  <dcterms:created xsi:type="dcterms:W3CDTF">2024-12-17T04:43:00Z</dcterms:created>
  <dcterms:modified xsi:type="dcterms:W3CDTF">2024-12-18T02:34:00Z</dcterms:modified>
  <cp:category>Technical Communicatio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RlRtyR2P"/&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